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2566" w:rsidRPr="007252C6" w:rsidRDefault="00712566" w:rsidP="00712566">
      <w:pPr>
        <w:pStyle w:val="ListParagraph"/>
        <w:spacing w:after="0" w:line="480" w:lineRule="auto"/>
        <w:ind w:left="0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proofErr w:type="gramStart"/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>Tabel</w:t>
      </w:r>
      <w:proofErr w:type="spellEnd"/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1.</w:t>
      </w:r>
      <w:proofErr w:type="gramEnd"/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arameter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esesuai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Vannamei</w:t>
      </w:r>
    </w:p>
    <w:tbl>
      <w:tblPr>
        <w:tblStyle w:val="TableGrid"/>
        <w:tblW w:w="13149" w:type="dxa"/>
        <w:tblLook w:val="04A0" w:firstRow="1" w:lastRow="0" w:firstColumn="1" w:lastColumn="0" w:noHBand="0" w:noVBand="1"/>
      </w:tblPr>
      <w:tblGrid>
        <w:gridCol w:w="651"/>
        <w:gridCol w:w="2554"/>
        <w:gridCol w:w="1085"/>
        <w:gridCol w:w="1630"/>
        <w:gridCol w:w="1645"/>
        <w:gridCol w:w="5584"/>
      </w:tblGrid>
      <w:tr w:rsidR="00712566" w:rsidTr="007E5BF2">
        <w:tc>
          <w:tcPr>
            <w:tcW w:w="651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No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Parameter</w:t>
            </w:r>
          </w:p>
        </w:tc>
        <w:tc>
          <w:tcPr>
            <w:tcW w:w="1085" w:type="dxa"/>
          </w:tcPr>
          <w:p w:rsidR="00712566" w:rsidRPr="00C367C2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  <w:lang w:val="id-ID"/>
              </w:rPr>
            </w:pPr>
            <w:r w:rsidRPr="00C367C2"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  <w:lang w:val="id-ID"/>
              </w:rPr>
              <w:t>Unit</w:t>
            </w:r>
          </w:p>
        </w:tc>
        <w:tc>
          <w:tcPr>
            <w:tcW w:w="1630" w:type="dxa"/>
          </w:tcPr>
          <w:p w:rsidR="00712566" w:rsidRPr="00C367C2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  <w:lang w:val="id-ID"/>
              </w:rPr>
            </w:pPr>
            <w:r w:rsidRPr="00C367C2"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  <w:lang w:val="id-ID"/>
              </w:rPr>
              <w:t>Kisaran Kesesuaian</w:t>
            </w:r>
          </w:p>
        </w:tc>
        <w:tc>
          <w:tcPr>
            <w:tcW w:w="1645" w:type="dxa"/>
            <w:vAlign w:val="center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Kisaran</w:t>
            </w:r>
            <w:proofErr w:type="spellEnd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 xml:space="preserve"> Optimal</w:t>
            </w:r>
          </w:p>
        </w:tc>
        <w:tc>
          <w:tcPr>
            <w:tcW w:w="558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Referensi</w:t>
            </w:r>
            <w:proofErr w:type="spellEnd"/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uhu</w:t>
            </w:r>
            <w:proofErr w:type="spellEnd"/>
          </w:p>
        </w:tc>
        <w:tc>
          <w:tcPr>
            <w:tcW w:w="108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  <w:t>°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5 – 3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6 – 33</w:t>
            </w:r>
          </w:p>
        </w:tc>
        <w:tc>
          <w:tcPr>
            <w:tcW w:w="5584" w:type="dxa"/>
            <w:vMerge w:val="restart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Boyd&lt;/Author&gt;&lt;Year&gt;2014&lt;/Year&gt;&lt;RecNum&gt;180&lt;/RecNum&gt;&lt;DisplayText&gt;Boyd and Tucker (2014)&lt;/DisplayText&gt;&lt;record&gt;&lt;rec-number&gt;180&lt;/rec-number&gt;&lt;foreign-keys&gt;&lt;key app="EN" db-id="z0r5wdv9o9sp2veps0e5pftup5990vfw5vaw" timestamp="1628688418"&gt;180&lt;/key&gt;&lt;/foreign-keys&gt;&lt;ref-type name="Journal Article"&gt;17&lt;/ref-type&gt;&lt;contributors&gt;&lt;authors&gt;&lt;author&gt;Boyd, Claude E&lt;/author&gt;&lt;author&gt;Tucker, Craig S&lt;/author&gt;&lt;/authors&gt;&lt;/contributors&gt;&lt;titles&gt;&lt;title&gt;Handbook for aquaculture water quality&lt;/title&gt;&lt;secondary-title&gt;Handbook for Aquaculture Water Quality&lt;/secondary-title&gt;&lt;/titles&gt;&lt;periodical&gt;&lt;full-title&gt;Handbook for Aquaculture Water Quality&lt;/full-title&gt;&lt;/periodical&gt;&lt;volume&gt;439&lt;/volume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eastAsiaTheme="minorHAnsi" w:hAnsi="Times New Roman" w:cs="Times New Roman"/>
                <w:noProof/>
                <w:color w:val="0D0D0D" w:themeColor="text1" w:themeTint="F2"/>
                <w:sz w:val="24"/>
                <w:szCs w:val="24"/>
              </w:rPr>
              <w:t>Boyd and Tucker (2014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Karthik&lt;/Author&gt;&lt;Year&gt;2005&lt;/Year&gt;&lt;RecNum&gt;186&lt;/RecNum&gt;&lt;DisplayText&gt;Karthik et al. (2005)&lt;/DisplayText&gt;&lt;record&gt;&lt;rec-number&gt;186&lt;/rec-number&gt;&lt;foreign-keys&gt;&lt;key app="EN" db-id="z0r5wdv9o9sp2veps0e5pftup5990vfw5vaw" timestamp="1628820661"&gt;186&lt;/key&gt;&lt;/foreign-keys&gt;&lt;ref-type name="Journal Article"&gt;17&lt;/ref-type&gt;&lt;contributors&gt;&lt;authors&gt;&lt;author&gt;Karthik, M&lt;/author&gt;&lt;author&gt;Suri, J&lt;/author&gt;&lt;author&gt;Saharan, Neelam&lt;/author&gt;&lt;author&gt;Biradar, RS&lt;/author&gt;&lt;/authors&gt;&lt;/contributors&gt;&lt;titles&gt;&lt;title&gt;Brackish water aquaculture site selection in Palghar Taluk, Thane district of Maharashtra, India, using the techniques of remote sensing and geographical information system&lt;/title&gt;&lt;secondary-title&gt;Aquacultural engineering&lt;/secondary-title&gt;&lt;/titles&gt;&lt;periodical&gt;&lt;full-title&gt;Aquacultural engineering&lt;/full-title&gt;&lt;/periodical&gt;&lt;pages&gt;285-302&lt;/pages&gt;&lt;volume&gt;32&lt;/volume&gt;&lt;number&gt;2&lt;/number&gt;&lt;dates&gt;&lt;year&gt;2005&lt;/year&gt;&lt;/dates&gt;&lt;isbn&gt;0144-8609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eastAsiaTheme="minorHAnsi" w:hAnsi="Times New Roman" w:cs="Times New Roman"/>
                <w:noProof/>
                <w:color w:val="0D0D0D" w:themeColor="text1" w:themeTint="F2"/>
                <w:sz w:val="24"/>
                <w:szCs w:val="24"/>
              </w:rPr>
              <w:t>Karthik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Mustafa&lt;/Author&gt;&lt;Year&gt;2012&lt;/Year&gt;&lt;RecNum&gt;187&lt;/RecNum&gt;&lt;DisplayText&gt;(Mustafa, 2012; Ross et al., 2013)&lt;/DisplayText&gt;&lt;record&gt;&lt;rec-number&gt;187&lt;/rec-number&gt;&lt;foreign-keys&gt;&lt;key app="EN" db-id="z0r5wdv9o9sp2veps0e5pftup5990vfw5vaw" timestamp="1628820694"&gt;187&lt;/key&gt;&lt;/foreign-keys&gt;&lt;ref-type name="Journal Article"&gt;17&lt;/ref-type&gt;&lt;contributors&gt;&lt;authors&gt;&lt;author&gt;Mustafa, Akhmad&lt;/author&gt;&lt;/authors&gt;&lt;/contributors&gt;&lt;titles&gt;&lt;title&gt;Kriteria kesesuaian lahan untuk berbagai komoditas di tambak&lt;/title&gt;&lt;secondary-title&gt;Media Akuakultur&lt;/secondary-title&gt;&lt;/titles&gt;&lt;periodical&gt;&lt;full-title&gt;Media Akuakultur&lt;/full-title&gt;&lt;/periodical&gt;&lt;pages&gt;108-118&lt;/pages&gt;&lt;volume&gt;7&lt;/volume&gt;&lt;number&gt;2&lt;/number&gt;&lt;dates&gt;&lt;year&gt;2012&lt;/year&gt;&lt;/dates&gt;&lt;isbn&gt;2502-9460&lt;/isbn&gt;&lt;urls&gt;&lt;/urls&gt;&lt;/record&gt;&lt;/Cite&gt;&lt;Cite&gt;&lt;Author&gt;Ross&lt;/Author&gt;&lt;Year&gt;2013&lt;/Year&gt;&lt;RecNum&gt;142&lt;/RecNum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eastAsiaTheme="minorHAnsi" w:hAnsi="Times New Roman" w:cs="Times New Roman"/>
                <w:noProof/>
                <w:color w:val="0D0D0D" w:themeColor="text1" w:themeTint="F2"/>
                <w:sz w:val="24"/>
                <w:szCs w:val="24"/>
              </w:rPr>
              <w:t>(Mustafa, 2012; 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alinitas</w:t>
            </w:r>
            <w:proofErr w:type="spellEnd"/>
          </w:p>
        </w:tc>
        <w:tc>
          <w:tcPr>
            <w:tcW w:w="108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‰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0 – 3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5 – 25</w:t>
            </w:r>
          </w:p>
        </w:tc>
        <w:tc>
          <w:tcPr>
            <w:tcW w:w="5584" w:type="dxa"/>
            <w:vMerge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cerahan</w:t>
            </w:r>
            <w:proofErr w:type="spellEnd"/>
          </w:p>
        </w:tc>
        <w:tc>
          <w:tcPr>
            <w:tcW w:w="108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m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0 – 60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0 - 45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Boyd&lt;/Author&gt;&lt;Year&gt;2014&lt;/Year&gt;&lt;RecNum&gt;180&lt;/RecNum&gt;&lt;DisplayText&gt;Boyd and Tucker (2014)&lt;/DisplayText&gt;&lt;record&gt;&lt;rec-number&gt;180&lt;/rec-number&gt;&lt;foreign-keys&gt;&lt;key app="EN" db-id="z0r5wdv9o9sp2veps0e5pftup5990vfw5vaw" timestamp="1628688418"&gt;180&lt;/key&gt;&lt;/foreign-keys&gt;&lt;ref-type name="Journal Article"&gt;17&lt;/ref-type&gt;&lt;contributors&gt;&lt;authors&gt;&lt;author&gt;Boyd, Claude E&lt;/author&gt;&lt;author&gt;Tucker, Craig S&lt;/author&gt;&lt;/authors&gt;&lt;/contributors&gt;&lt;titles&gt;&lt;title&gt;Handbook for aquaculture water quality&lt;/title&gt;&lt;secondary-title&gt;Handbook for Aquaculture Water Quality&lt;/secondary-title&gt;&lt;/titles&gt;&lt;periodical&gt;&lt;full-title&gt;Handbook for Aquaculture Water Quality&lt;/full-title&gt;&lt;/periodical&gt;&lt;volume&gt;439&lt;/volume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Boyd and Tucker (2014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ustafa&lt;/Author&gt;&lt;Year&gt;2012&lt;/Year&gt;&lt;RecNum&gt;187&lt;/RecNum&gt;&lt;DisplayText&gt;Mustafa (2012)&lt;/DisplayText&gt;&lt;record&gt;&lt;rec-number&gt;187&lt;/rec-number&gt;&lt;foreign-keys&gt;&lt;key app="EN" db-id="z0r5wdv9o9sp2veps0e5pftup5990vfw5vaw" timestamp="1628820694"&gt;187&lt;/key&gt;&lt;/foreign-keys&gt;&lt;ref-type name="Journal Article"&gt;17&lt;/ref-type&gt;&lt;contributors&gt;&lt;authors&gt;&lt;author&gt;Mustafa, Akhmad&lt;/author&gt;&lt;/authors&gt;&lt;/contributors&gt;&lt;titles&gt;&lt;title&gt;Kriteria kesesuaian lahan untuk berbagai komoditas di tambak&lt;/title&gt;&lt;secondary-title&gt;Media Akuakultur&lt;/secondary-title&gt;&lt;/titles&gt;&lt;periodical&gt;&lt;full-title&gt;Media Akuakultur&lt;/full-title&gt;&lt;/periodical&gt;&lt;pages&gt;108-118&lt;/pages&gt;&lt;volume&gt;7&lt;/volume&gt;&lt;number&gt;2&lt;/number&gt;&lt;dates&gt;&lt;year&gt;2012&lt;/year&gt;&lt;/dates&gt;&lt;isbn&gt;2502-94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ustafa (2012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ohanty&lt;/Author&gt;&lt;Year&gt;2018&lt;/Year&gt;&lt;RecNum&gt;188&lt;/RecNum&gt;&lt;DisplayText&gt;Mohanty et al. (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ohanty et al. (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4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Oksige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erlarut</w:t>
            </w:r>
            <w:proofErr w:type="spellEnd"/>
          </w:p>
        </w:tc>
        <w:tc>
          <w:tcPr>
            <w:tcW w:w="1085" w:type="dxa"/>
          </w:tcPr>
          <w:p w:rsidR="00712566" w:rsidRPr="007252C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&gt; 3 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&gt; 5 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ohanty&lt;/Author&gt;&lt;Year&gt;2018&lt;/Year&gt;&lt;RecNum&gt;188&lt;/RecNum&gt;&lt;DisplayText&gt;Mohanty et al. (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eastAsiaTheme="minorHAnsi" w:hAnsi="Times New Roman" w:cs="Times New Roman"/>
                <w:noProof/>
                <w:color w:val="0D0D0D" w:themeColor="text1" w:themeTint="F2"/>
                <w:sz w:val="24"/>
                <w:szCs w:val="24"/>
              </w:rPr>
              <w:t>Mohanty et al. (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5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H (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erajat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asam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)</w:t>
            </w:r>
          </w:p>
        </w:tc>
        <w:tc>
          <w:tcPr>
            <w:tcW w:w="108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6 – 9 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7.5 – 8.5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Boyd&lt;/Author&gt;&lt;Year&gt;2014&lt;/Year&gt;&lt;RecNum&gt;180&lt;/RecNum&gt;&lt;DisplayText&gt;Boyd and Tucker (2014)&lt;/DisplayText&gt;&lt;record&gt;&lt;rec-number&gt;180&lt;/rec-number&gt;&lt;foreign-keys&gt;&lt;key app="EN" db-id="z0r5wdv9o9sp2veps0e5pftup5990vfw5vaw" timestamp="1628688418"&gt;180&lt;/key&gt;&lt;/foreign-keys&gt;&lt;ref-type name="Journal Article"&gt;17&lt;/ref-type&gt;&lt;contributors&gt;&lt;authors&gt;&lt;author&gt;Boyd, Claude E&lt;/author&gt;&lt;author&gt;Tucker, Craig S&lt;/author&gt;&lt;/authors&gt;&lt;/contributors&gt;&lt;titles&gt;&lt;title&gt;Handbook for aquaculture water quality&lt;/title&gt;&lt;secondary-title&gt;Handbook for Aquaculture Water Quality&lt;/secondary-title&gt;&lt;/titles&gt;&lt;periodical&gt;&lt;full-title&gt;Handbook for Aquaculture Water Quality&lt;/full-title&gt;&lt;/periodical&gt;&lt;volume&gt;439&lt;/volume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Boyd and Tucker (2014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ustafa&lt;/Author&gt;&lt;Year&gt;2012&lt;/Year&gt;&lt;RecNum&gt;187&lt;/RecNum&gt;&lt;DisplayText&gt;Mustafa (2012)&lt;/DisplayText&gt;&lt;record&gt;&lt;rec-number&gt;187&lt;/rec-number&gt;&lt;foreign-keys&gt;&lt;key app="EN" db-id="z0r5wdv9o9sp2veps0e5pftup5990vfw5vaw" timestamp="1628820694"&gt;187&lt;/key&gt;&lt;/foreign-keys&gt;&lt;ref-type name="Journal Article"&gt;17&lt;/ref-type&gt;&lt;contributors&gt;&lt;authors&gt;&lt;author&gt;Mustafa, Akhmad&lt;/author&gt;&lt;/authors&gt;&lt;/contributors&gt;&lt;titles&gt;&lt;title&gt;Kriteria kesesuaian lahan untuk berbagai komoditas di tambak&lt;/title&gt;&lt;secondary-title&gt;Media Akuakultur&lt;/secondary-title&gt;&lt;/titles&gt;&lt;periodical&gt;&lt;full-title&gt;Media Akuakultur&lt;/full-title&gt;&lt;/periodical&gt;&lt;pages&gt;108-118&lt;/pages&gt;&lt;volume&gt;7&lt;/volume&gt;&lt;number&gt;2&lt;/number&gt;&lt;dates&gt;&lt;year&gt;2012&lt;/year&gt;&lt;/dates&gt;&lt;isbn&gt;2502-94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ustafa (2012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,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ohanty&lt;/Author&gt;&lt;Year&gt;2018&lt;/Year&gt;&lt;RecNum&gt;188&lt;/RecNum&gt;&lt;DisplayText&gt;Mohanty et al. (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ohanty et al. (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6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otal Ammonia</w:t>
            </w:r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1.0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1.0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Boyd&lt;/Author&gt;&lt;Year&gt;2014&lt;/Year&gt;&lt;RecNum&gt;180&lt;/RecNum&gt;&lt;DisplayText&gt;Boyd and Tucker (2014)&lt;/DisplayText&gt;&lt;record&gt;&lt;rec-number&gt;180&lt;/rec-number&gt;&lt;foreign-keys&gt;&lt;key app="EN" db-id="z0r5wdv9o9sp2veps0e5pftup5990vfw5vaw" timestamp="1628688418"&gt;180&lt;/key&gt;&lt;/foreign-keys&gt;&lt;ref-type name="Journal Article"&gt;17&lt;/ref-type&gt;&lt;contributors&gt;&lt;authors&gt;&lt;author&gt;Boyd, Claude E&lt;/author&gt;&lt;author&gt;Tucker, Craig S&lt;/author&gt;&lt;/authors&gt;&lt;/contributors&gt;&lt;titles&gt;&lt;title&gt;Handbook for aquaculture water quality&lt;/title&gt;&lt;secondary-title&gt;Handbook for Aquaculture Water Quality&lt;/secondary-title&gt;&lt;/titles&gt;&lt;periodical&gt;&lt;full-title&gt;Handbook for Aquaculture Water Quality&lt;/full-title&gt;&lt;/periodical&gt;&lt;volume&gt;439&lt;/volume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Boyd and Tucker (2014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ohanty&lt;/Author&gt;&lt;Year&gt;2018&lt;/Year&gt;&lt;RecNum&gt;188&lt;/RecNum&gt;&lt;DisplayText&gt;Mohanty et al. (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ohanty et al. (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7</w:t>
            </w:r>
          </w:p>
        </w:tc>
        <w:tc>
          <w:tcPr>
            <w:tcW w:w="255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mon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ebas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3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ustafa&lt;/Author&gt;&lt;Year&gt;2012&lt;/Year&gt;&lt;RecNum&gt;187&lt;/RecNum&gt;&lt;DisplayText&gt;Mustafa (2012)&lt;/DisplayText&gt;&lt;record&gt;&lt;rec-number&gt;187&lt;/rec-number&gt;&lt;foreign-keys&gt;&lt;key app="EN" db-id="z0r5wdv9o9sp2veps0e5pftup5990vfw5vaw" timestamp="1628820694"&gt;187&lt;/key&gt;&lt;/foreign-keys&gt;&lt;ref-type name="Journal Article"&gt;17&lt;/ref-type&gt;&lt;contributors&gt;&lt;authors&gt;&lt;author&gt;Mustafa, Akhmad&lt;/author&gt;&lt;/authors&gt;&lt;/contributors&gt;&lt;titles&gt;&lt;title&gt;Kriteria kesesuaian lahan untuk berbagai komoditas di tambak&lt;/title&gt;&lt;secondary-title&gt;Media Akuakultur&lt;/secondary-title&gt;&lt;/titles&gt;&lt;periodical&gt;&lt;full-title&gt;Media Akuakultur&lt;/full-title&gt;&lt;/periodical&gt;&lt;pages&gt;108-118&lt;/pages&gt;&lt;volume&gt;7&lt;/volume&gt;&lt;number&gt;2&lt;/number&gt;&lt;dates&gt;&lt;year&gt;2012&lt;/year&gt;&lt;/dates&gt;&lt;isbn&gt;2502-94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ustafa (2012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8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itrit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Default="00712566" w:rsidP="007E5BF2">
            <w:pPr>
              <w:jc w:val="center"/>
            </w:pPr>
            <w:r w:rsidRPr="00EA519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2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5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,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,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Mohanty&lt;/Author&gt;&lt;Year&gt;2018&lt;/Year&gt;&lt;RecNum&gt;188&lt;/RecNum&gt;&lt;DisplayText&gt;Mohanty et al. (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Mohanty et al. (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9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itrat</w:t>
            </w:r>
            <w:proofErr w:type="spellEnd"/>
          </w:p>
        </w:tc>
        <w:tc>
          <w:tcPr>
            <w:tcW w:w="1085" w:type="dxa"/>
          </w:tcPr>
          <w:p w:rsidR="00712566" w:rsidRPr="00D108C3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BE63F2" w:rsidRDefault="00712566" w:rsidP="007E5BF2">
            <w:pPr>
              <w:pStyle w:val="ListParagraph"/>
              <w:numPr>
                <w:ilvl w:val="1"/>
                <w:numId w:val="24"/>
              </w:numPr>
              <w:spacing w:after="0" w:line="24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- </w:t>
            </w:r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0.8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3</w:t>
            </w:r>
          </w:p>
        </w:tc>
        <w:tc>
          <w:tcPr>
            <w:tcW w:w="5584" w:type="dxa"/>
          </w:tcPr>
          <w:p w:rsidR="00712566" w:rsidRPr="00C367C2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,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,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ohanty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18)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0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Hidroge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ulfida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D108C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Default="00712566" w:rsidP="007E5BF2">
            <w:pPr>
              <w:jc w:val="center"/>
            </w:pPr>
            <w:r w:rsidRPr="00EA519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2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0.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Carbajal-Hernández&lt;/Author&gt;&lt;Year&gt;2013&lt;/Year&gt;&lt;RecNum&gt;189&lt;/RecNum&gt;&lt;DisplayText&gt;Carbajal-Hernández et al. (2013)&lt;/DisplayText&gt;&lt;record&gt;&lt;rec-number&gt;189&lt;/rec-number&gt;&lt;foreign-keys&gt;&lt;key app="EN" db-id="z0r5wdv9o9sp2veps0e5pftup5990vfw5vaw" timestamp="1628821241"&gt;189&lt;/key&gt;&lt;/foreign-keys&gt;&lt;ref-type name="Journal Article"&gt;17&lt;/ref-type&gt;&lt;contributors&gt;&lt;authors&gt;&lt;author&gt;Carbajal-Hernández, José Juan&lt;/author&gt;&lt;author&gt;Sánchez-Fernández, Luis P&lt;/author&gt;&lt;author&gt;Villa-Vargas, Luis A&lt;/author&gt;&lt;author&gt;Carrasco-Ochoa, Jesús A&lt;/author&gt;&lt;author&gt;Martínez-Trinidad, José Fco&lt;/author&gt;&lt;/authors&gt;&lt;/contributors&gt;&lt;titles&gt;&lt;title&gt;Water quality assessment in shrimp culture using an analytical hierarchical process&lt;/title&gt;&lt;secondary-title&gt;Ecological indicators&lt;/secondary-title&gt;&lt;/titles&gt;&lt;periodical&gt;&lt;full-title&gt;Ecological Indicators&lt;/full-title&gt;&lt;/periodical&gt;&lt;pages&gt;148-158&lt;/pages&gt;&lt;volume&gt;29&lt;/volume&gt;&lt;dates&gt;&lt;year&gt;2013&lt;/year&gt;&lt;/dates&gt;&lt;isbn&gt;1470-160X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Carbajal-Hernández et al. (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Mohanty&lt;/Author&gt;&lt;Year&gt;2018&lt;/Year&gt;&lt;RecNum&gt;188&lt;/RecNum&gt;&lt;DisplayText&gt;(Mohanty et al., 2018)&lt;/DisplayText&gt;&lt;record&gt;&lt;rec-number&gt;188&lt;/rec-number&gt;&lt;foreign-keys&gt;&lt;key app="EN" db-id="z0r5wdv9o9sp2veps0e5pftup5990vfw5vaw" timestamp="1628820986"&gt;188&lt;/key&gt;&lt;/foreign-keys&gt;&lt;ref-type name="Journal Article"&gt;17&lt;/ref-type&gt;&lt;contributors&gt;&lt;authors&gt;&lt;author&gt;Mohanty, Rajeeb K&lt;/author&gt;&lt;author&gt;Ambast, SK&lt;/author&gt;&lt;author&gt;Panigrahi, P&lt;/author&gt;&lt;author&gt;Mandal, KG&lt;/author&gt;&lt;/authors&gt;&lt;/contributors&gt;&lt;titles&gt;&lt;title&gt;Water quality suitability and water use indices: Useful management tools in coastal aquaculture of Litopenaeus vannamei&lt;/title&gt;&lt;secondary-title&gt;Aquaculture&lt;/secondary-title&gt;&lt;/titles&gt;&lt;periodical&gt;&lt;full-title&gt;Aquaculture&lt;/full-title&gt;&lt;/periodical&gt;&lt;pages&gt;210-219&lt;/pages&gt;&lt;volume&gt;485&lt;/volume&gt;&lt;dates&gt;&lt;year&gt;2018&lt;/year&gt;&lt;/dates&gt;&lt;isbn&gt;0044-848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Mohanty et al., 2018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13149" w:type="dxa"/>
            <w:gridSpan w:val="6"/>
          </w:tcPr>
          <w:p w:rsidR="00712566" w:rsidRPr="002A1A44" w:rsidRDefault="00712566" w:rsidP="007E5BF2">
            <w:pP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ogam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erat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tandar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Baku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utu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Air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merintah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)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1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erkuri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02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PP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2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embaga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1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02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PP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3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esi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PP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,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4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eng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2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5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PP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</w:t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5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dmium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15</w:t>
            </w:r>
          </w:p>
        </w:tc>
        <w:tc>
          <w:tcPr>
            <w:tcW w:w="1645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PP </w:t>
            </w:r>
            <w:r w:rsidRPr="005A303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o 22/2021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mp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</w:t>
            </w:r>
          </w:p>
        </w:tc>
      </w:tr>
      <w:tr w:rsidR="00712566" w:rsidTr="007E5BF2">
        <w:tc>
          <w:tcPr>
            <w:tcW w:w="13149" w:type="dxa"/>
            <w:gridSpan w:val="6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stisid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innya</w:t>
            </w:r>
            <w:proofErr w:type="spellEnd"/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6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alathion</w:t>
            </w:r>
            <w:proofErr w:type="spellEnd"/>
          </w:p>
        </w:tc>
        <w:tc>
          <w:tcPr>
            <w:tcW w:w="1085" w:type="dxa"/>
          </w:tcPr>
          <w:p w:rsidR="00712566" w:rsidRPr="007252C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µg L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004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</w:pPr>
            <w:r w:rsidRPr="00F044ED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7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rathion</w:t>
            </w:r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µg L</w:t>
            </w: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01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</w:pPr>
            <w:r w:rsidRPr="00F044ED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8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rzodine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µg L</w:t>
            </w: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</w:pPr>
            <w:r w:rsidRPr="00F044ED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9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raquat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µg L</w:t>
            </w: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</w:pPr>
            <w:r w:rsidRPr="00F044ED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Tr="007E5BF2">
        <w:tc>
          <w:tcPr>
            <w:tcW w:w="651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0</w:t>
            </w:r>
          </w:p>
        </w:tc>
        <w:tc>
          <w:tcPr>
            <w:tcW w:w="2554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Endosulfan</w:t>
            </w:r>
            <w:proofErr w:type="spellEnd"/>
          </w:p>
        </w:tc>
        <w:tc>
          <w:tcPr>
            <w:tcW w:w="1085" w:type="dxa"/>
          </w:tcPr>
          <w:p w:rsidR="00712566" w:rsidRDefault="00712566" w:rsidP="007E5BF2">
            <w:pPr>
              <w:jc w:val="center"/>
            </w:pP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µg L</w:t>
            </w:r>
            <w:r w:rsidRPr="00EC79F4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630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1645" w:type="dxa"/>
          </w:tcPr>
          <w:p w:rsidR="00712566" w:rsidRDefault="00712566" w:rsidP="007E5BF2">
            <w:pPr>
              <w:jc w:val="center"/>
            </w:pPr>
            <w:r w:rsidRPr="00F044ED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01</w:t>
            </w:r>
          </w:p>
        </w:tc>
        <w:tc>
          <w:tcPr>
            <w:tcW w:w="5584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</w:tbl>
    <w:p w:rsidR="00712566" w:rsidRDefault="00712566" w:rsidP="00712566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</w:pPr>
    </w:p>
    <w:p w:rsidR="00712566" w:rsidRPr="007252C6" w:rsidRDefault="00712566" w:rsidP="00712566">
      <w:pPr>
        <w:pStyle w:val="ListParagraph"/>
        <w:spacing w:after="0" w:line="480" w:lineRule="auto"/>
        <w:ind w:left="0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proofErr w:type="gramStart"/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lastRenderedPageBreak/>
        <w:t>Tabel</w:t>
      </w:r>
      <w:proofErr w:type="spellEnd"/>
      <w:r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2</w:t>
      </w:r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>.</w:t>
      </w:r>
      <w:proofErr w:type="gramEnd"/>
      <w:r w:rsidRPr="007252C6"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arameter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esesuai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anah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Vannamei</w:t>
      </w:r>
    </w:p>
    <w:tbl>
      <w:tblPr>
        <w:tblStyle w:val="TableGrid"/>
        <w:tblW w:w="13149" w:type="dxa"/>
        <w:tblLook w:val="04A0" w:firstRow="1" w:lastRow="0" w:firstColumn="1" w:lastColumn="0" w:noHBand="0" w:noVBand="1"/>
      </w:tblPr>
      <w:tblGrid>
        <w:gridCol w:w="654"/>
        <w:gridCol w:w="2579"/>
        <w:gridCol w:w="1092"/>
        <w:gridCol w:w="1595"/>
        <w:gridCol w:w="1838"/>
        <w:gridCol w:w="5391"/>
      </w:tblGrid>
      <w:tr w:rsidR="00712566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No</w:t>
            </w:r>
          </w:p>
        </w:tc>
        <w:tc>
          <w:tcPr>
            <w:tcW w:w="2579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Parameter</w:t>
            </w:r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Unit</w:t>
            </w:r>
          </w:p>
        </w:tc>
        <w:tc>
          <w:tcPr>
            <w:tcW w:w="159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Kisaran</w:t>
            </w:r>
            <w:proofErr w:type="spellEnd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Kesesuaian</w:t>
            </w:r>
            <w:proofErr w:type="spellEnd"/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Kisaran</w:t>
            </w:r>
            <w:proofErr w:type="spellEnd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 xml:space="preserve"> Optimal</w:t>
            </w:r>
            <w:r w:rsidDel="00702199"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 xml:space="preserve"> </w:t>
            </w:r>
          </w:p>
        </w:tc>
        <w:tc>
          <w:tcPr>
            <w:tcW w:w="5391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color w:val="0D0D0D" w:themeColor="text1" w:themeTint="F2"/>
                <w:sz w:val="24"/>
                <w:szCs w:val="24"/>
              </w:rPr>
              <w:t>Referensi</w:t>
            </w:r>
            <w:proofErr w:type="spellEnd"/>
          </w:p>
        </w:tc>
      </w:tr>
      <w:tr w:rsidR="00712566" w:rsidRPr="002A1A44" w:rsidTr="007E5BF2">
        <w:tc>
          <w:tcPr>
            <w:tcW w:w="654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</w:t>
            </w:r>
          </w:p>
        </w:tc>
        <w:tc>
          <w:tcPr>
            <w:tcW w:w="2579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9A7F6E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H</w:t>
            </w:r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bscript"/>
              </w:rPr>
              <w:t>F</w:t>
            </w:r>
            <w:r w:rsidRPr="009A7F6E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-pH</w:t>
            </w:r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bscript"/>
              </w:rPr>
              <w:t>FOX</w:t>
            </w:r>
            <w:proofErr w:type="spellEnd"/>
          </w:p>
        </w:tc>
        <w:tc>
          <w:tcPr>
            <w:tcW w:w="1092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159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0.1 – 4.0</w:t>
            </w:r>
          </w:p>
        </w:tc>
        <w:tc>
          <w:tcPr>
            <w:tcW w:w="1838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lt; 0.5</w:t>
            </w:r>
          </w:p>
        </w:tc>
        <w:tc>
          <w:tcPr>
            <w:tcW w:w="5391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; Mustafa et al. (2012)</w:t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</w:t>
            </w:r>
          </w:p>
        </w:tc>
        <w:tc>
          <w:tcPr>
            <w:tcW w:w="2579" w:type="dxa"/>
          </w:tcPr>
          <w:p w:rsidR="00712566" w:rsidRPr="009A7F6E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H</w:t>
            </w:r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159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 w:rsidRPr="009A7F6E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6.5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r w:rsidRPr="009A7F6E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–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r w:rsidRPr="009A7F6E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8.5</w:t>
            </w:r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6.5 – 9.5</w:t>
            </w:r>
          </w:p>
        </w:tc>
        <w:tc>
          <w:tcPr>
            <w:tcW w:w="5391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</w:t>
            </w:r>
          </w:p>
        </w:tc>
        <w:tc>
          <w:tcPr>
            <w:tcW w:w="2579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iat</w:t>
            </w:r>
            <w:proofErr w:type="spellEnd"/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</w:pPr>
            <w:r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  <w:t>(%)</w:t>
            </w:r>
          </w:p>
        </w:tc>
        <w:tc>
          <w:tcPr>
            <w:tcW w:w="1595" w:type="dxa"/>
          </w:tcPr>
          <w:p w:rsidR="00712566" w:rsidRPr="009A7F6E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 - 30</w:t>
            </w:r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 - 20</w:t>
            </w:r>
          </w:p>
        </w:tc>
        <w:tc>
          <w:tcPr>
            <w:tcW w:w="5391" w:type="dxa"/>
          </w:tcPr>
          <w:p w:rsidR="00712566" w:rsidRPr="00C367C2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;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</w:t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4</w:t>
            </w:r>
          </w:p>
        </w:tc>
        <w:tc>
          <w:tcPr>
            <w:tcW w:w="2579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bon-organik</w:t>
            </w:r>
            <w:proofErr w:type="spellEnd"/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</w:pPr>
            <w:r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  <w:t>(%)</w:t>
            </w:r>
          </w:p>
        </w:tc>
        <w:tc>
          <w:tcPr>
            <w:tcW w:w="159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0.5 – 8.0</w:t>
            </w:r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.5 – 2.5</w:t>
            </w:r>
          </w:p>
        </w:tc>
        <w:tc>
          <w:tcPr>
            <w:tcW w:w="5391" w:type="dxa"/>
          </w:tcPr>
          <w:p w:rsidR="00712566" w:rsidRPr="00C367C2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, Mustafa et al. (2012)</w:t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5</w:t>
            </w:r>
          </w:p>
        </w:tc>
        <w:tc>
          <w:tcPr>
            <w:tcW w:w="2579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dalam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irit</w:t>
            </w:r>
            <w:proofErr w:type="spellEnd"/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</w:pPr>
            <w:r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  <w:t>(m)</w:t>
            </w:r>
          </w:p>
        </w:tc>
        <w:tc>
          <w:tcPr>
            <w:tcW w:w="159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&gt; 2.5 </w:t>
            </w:r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gt; 1.0</w:t>
            </w:r>
          </w:p>
        </w:tc>
        <w:tc>
          <w:tcPr>
            <w:tcW w:w="5391" w:type="dxa"/>
          </w:tcPr>
          <w:p w:rsidR="00712566" w:rsidRPr="00C367C2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Mustafa et al. (2012),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; Ross et al. (2013)</w:t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6</w:t>
            </w:r>
          </w:p>
        </w:tc>
        <w:tc>
          <w:tcPr>
            <w:tcW w:w="2579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otal nitrogen</w:t>
            </w:r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</w:pPr>
            <w:r>
              <w:rPr>
                <w:rFonts w:ascii="Calibri" w:hAnsi="Calibri" w:cs="Calibri"/>
                <w:color w:val="0D0D0D" w:themeColor="text1" w:themeTint="F2"/>
                <w:sz w:val="24"/>
                <w:szCs w:val="24"/>
              </w:rPr>
              <w:t>(%)</w:t>
            </w:r>
          </w:p>
        </w:tc>
        <w:tc>
          <w:tcPr>
            <w:tcW w:w="1595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gt; 0.16</w:t>
            </w:r>
          </w:p>
        </w:tc>
        <w:tc>
          <w:tcPr>
            <w:tcW w:w="1838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gt;0.21</w:t>
            </w:r>
          </w:p>
        </w:tc>
        <w:tc>
          <w:tcPr>
            <w:tcW w:w="5391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;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Ross&lt;/Author&gt;&lt;Year&gt;2013&lt;/Year&gt;&lt;RecNum&gt;142&lt;/RecNum&gt;&lt;DisplayText&gt;(Ross et al., 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Ross et al., 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712566" w:rsidRPr="002A1A44" w:rsidTr="007E5BF2">
        <w:tc>
          <w:tcPr>
            <w:tcW w:w="654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7</w:t>
            </w:r>
          </w:p>
        </w:tc>
        <w:tc>
          <w:tcPr>
            <w:tcW w:w="2579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osfat</w:t>
            </w:r>
            <w:proofErr w:type="spellEnd"/>
          </w:p>
        </w:tc>
        <w:tc>
          <w:tcPr>
            <w:tcW w:w="1092" w:type="dxa"/>
          </w:tcPr>
          <w:p w:rsidR="00712566" w:rsidRDefault="00712566" w:rsidP="007E5BF2">
            <w:pPr>
              <w:jc w:val="center"/>
            </w:pP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g L</w:t>
            </w:r>
            <w:r w:rsidRPr="003C0E86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595" w:type="dxa"/>
          </w:tcPr>
          <w:p w:rsidR="00712566" w:rsidRPr="002A1A44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gt; 46</w:t>
            </w:r>
          </w:p>
        </w:tc>
        <w:tc>
          <w:tcPr>
            <w:tcW w:w="1838" w:type="dxa"/>
          </w:tcPr>
          <w:p w:rsidR="00712566" w:rsidRPr="002A1A44" w:rsidRDefault="00712566" w:rsidP="007E5BF2">
            <w:pPr>
              <w:jc w:val="center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&gt; 36</w:t>
            </w:r>
          </w:p>
        </w:tc>
        <w:tc>
          <w:tcPr>
            <w:tcW w:w="5391" w:type="dxa"/>
          </w:tcPr>
          <w:p w:rsidR="00712566" w:rsidRPr="002A1A44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runamuli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2014)</w:t>
            </w:r>
          </w:p>
        </w:tc>
      </w:tr>
    </w:tbl>
    <w:p w:rsidR="00712566" w:rsidRDefault="00712566" w:rsidP="00712566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</w:pPr>
    </w:p>
    <w:p w:rsidR="00712566" w:rsidRDefault="00712566" w:rsidP="00712566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spacing w:after="0" w:line="48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lastRenderedPageBreak/>
        <w:t>Tabel</w:t>
      </w:r>
      <w:proofErr w:type="spellEnd"/>
      <w:r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3.</w:t>
      </w:r>
      <w:proofErr w:type="gramEnd"/>
      <w:r>
        <w:rPr>
          <w:rFonts w:ascii="Times New Roman" w:hAnsi="Times New Roman" w:cs="Times New Roman"/>
          <w:b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enentu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ukung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duksi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3"/>
        <w:gridCol w:w="4252"/>
        <w:gridCol w:w="3402"/>
        <w:gridCol w:w="3402"/>
      </w:tblGrid>
      <w:tr w:rsidR="00712566" w:rsidTr="007E5BF2">
        <w:tc>
          <w:tcPr>
            <w:tcW w:w="2093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4252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Indikator</w:t>
            </w:r>
            <w:proofErr w:type="spellEnd"/>
          </w:p>
        </w:tc>
        <w:tc>
          <w:tcPr>
            <w:tcW w:w="3402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dekat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igunakan</w:t>
            </w:r>
            <w:proofErr w:type="spellEnd"/>
          </w:p>
        </w:tc>
        <w:tc>
          <w:tcPr>
            <w:tcW w:w="3402" w:type="dxa"/>
          </w:tcPr>
          <w:p w:rsidR="00712566" w:rsidRDefault="00712566" w:rsidP="007E5BF2">
            <w:pPr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eferensi</w:t>
            </w:r>
            <w:proofErr w:type="spellEnd"/>
          </w:p>
        </w:tc>
      </w:tr>
      <w:tr w:rsidR="00712566" w:rsidTr="007E5BF2">
        <w:tc>
          <w:tcPr>
            <w:tcW w:w="2093" w:type="dxa"/>
          </w:tcPr>
          <w:p w:rsidR="00712566" w:rsidRDefault="00712566" w:rsidP="007E5BF2">
            <w:pP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ukung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fisik</w:t>
            </w:r>
            <w:proofErr w:type="spellEnd"/>
          </w:p>
        </w:tc>
        <w:tc>
          <w:tcPr>
            <w:tcW w:w="4252" w:type="dxa"/>
          </w:tcPr>
          <w:p w:rsidR="00712566" w:rsidRDefault="00712566" w:rsidP="007E5BF2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300" w:hanging="30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air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300" w:hanging="30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kse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air</w:t>
            </w:r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300" w:hanging="300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Hidrograf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300" w:hanging="30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Oseanograf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300" w:hanging="30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Hidrodinamika</w:t>
            </w:r>
            <w:proofErr w:type="spellEnd"/>
          </w:p>
          <w:p w:rsidR="00712566" w:rsidRPr="0013619F" w:rsidRDefault="00712566" w:rsidP="007E5BF2">
            <w:pPr>
              <w:pStyle w:val="ListParagraph"/>
              <w:spacing w:after="0" w:line="240" w:lineRule="auto"/>
              <w:ind w:left="30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3402" w:type="dxa"/>
          </w:tcPr>
          <w:p w:rsidR="00712566" w:rsidRDefault="00712566" w:rsidP="007E5BF2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ind w:left="315" w:hanging="283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sesuai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han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ind w:left="315" w:hanging="283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Zonas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ind w:left="315" w:hanging="283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gelol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was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nta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ind w:left="315" w:hanging="283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rubah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iklim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ind w:left="315" w:hanging="283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ilai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esiko</w:t>
            </w:r>
            <w:proofErr w:type="spellEnd"/>
          </w:p>
          <w:p w:rsidR="00712566" w:rsidRPr="00BE63F2" w:rsidRDefault="00712566" w:rsidP="007E5BF2">
            <w:pPr>
              <w:ind w:left="32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3402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 AuthorYear="1"&gt;&lt;Author&gt;Ross&lt;/Author&gt;&lt;Year&gt;2013&lt;/Year&gt;&lt;RecNum&gt;142&lt;/RecNum&gt;&lt;DisplayText&gt;Ross et al. (2013)&lt;/DisplayText&gt;&lt;record&gt;&lt;rec-number&gt;142&lt;/rec-number&gt;&lt;foreign-keys&gt;&lt;key app="EN" db-id="z0r5wdv9o9sp2veps0e5pftup5990vfw5vaw" timestamp="1628480170"&gt;142&lt;/key&gt;&lt;/foreign-keys&gt;&lt;ref-type name="Book"&gt;6&lt;/ref-type&gt;&lt;contributors&gt;&lt;authors&gt;&lt;author&gt;Ross, Lindsay G&lt;/author&gt;&lt;author&gt;Telfer, Trevor C&lt;/author&gt;&lt;author&gt;Falconer, Lynne&lt;/author&gt;&lt;author&gt;Soto, Doris&lt;/author&gt;&lt;author&gt;Aguilar-Majarrez, J&lt;/author&gt;&lt;/authors&gt;&lt;/contributors&gt;&lt;titles&gt;&lt;title&gt;Site selection and carrying capacities for inland and coastal aquaculture&lt;/title&gt;&lt;/titles&gt;&lt;dates&gt;&lt;year&gt;2013&lt;/year&gt;&lt;/dates&gt;&lt;publisher&gt;FAO&lt;/publisher&gt;&lt;isbn&gt;9251073880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Ross et al. (2013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, </w:t>
            </w: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ustafa et al. (2012)</w:t>
            </w:r>
          </w:p>
        </w:tc>
      </w:tr>
      <w:tr w:rsidR="00712566" w:rsidTr="007E5BF2">
        <w:tc>
          <w:tcPr>
            <w:tcW w:w="2093" w:type="dxa"/>
          </w:tcPr>
          <w:p w:rsidR="00712566" w:rsidRDefault="00712566" w:rsidP="007E5BF2">
            <w:pP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ukung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roduksi</w:t>
            </w:r>
            <w:proofErr w:type="spellEnd"/>
          </w:p>
        </w:tc>
        <w:tc>
          <w:tcPr>
            <w:tcW w:w="4252" w:type="dxa"/>
          </w:tcPr>
          <w:p w:rsidR="00712566" w:rsidRPr="00BE63F2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kses</w:t>
            </w:r>
            <w:proofErr w:type="spellEnd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dan</w:t>
            </w:r>
            <w:proofErr w:type="spellEnd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ualitas</w:t>
            </w:r>
            <w:proofErr w:type="spellEnd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jalan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ila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harg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han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enih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k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upuk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sar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istrik</w:t>
            </w:r>
            <w:proofErr w:type="spellEnd"/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ind w:left="294" w:hanging="294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rmesin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imia</w:t>
            </w:r>
            <w:proofErr w:type="spellEnd"/>
          </w:p>
        </w:tc>
        <w:tc>
          <w:tcPr>
            <w:tcW w:w="3402" w:type="dxa"/>
          </w:tcPr>
          <w:p w:rsidR="00712566" w:rsidRDefault="00712566" w:rsidP="007E5BF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ind w:left="360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sesuai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han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ind w:left="360"/>
              <w:jc w:val="both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anta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sok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Queuing Analysis</w:t>
            </w:r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pasial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dekat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distance analysis)</w:t>
            </w:r>
          </w:p>
        </w:tc>
        <w:tc>
          <w:tcPr>
            <w:tcW w:w="3402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Wang&lt;/Author&gt;&lt;Year&gt;2021&lt;/Year&gt;&lt;RecNum&gt;190&lt;/RecNum&gt;&lt;DisplayText&gt;(Wang et al., 2021)&lt;/DisplayText&gt;&lt;record&gt;&lt;rec-number&gt;190&lt;/rec-number&gt;&lt;foreign-keys&gt;&lt;key app="EN" db-id="z0r5wdv9o9sp2veps0e5pftup5990vfw5vaw" timestamp="1628821321"&gt;190&lt;/key&gt;&lt;/foreign-keys&gt;&lt;ref-type name="Journal Article"&gt;17&lt;/ref-type&gt;&lt;contributors&gt;&lt;authors&gt;&lt;author&gt;Wang, Chia-Nan&lt;/author&gt;&lt;author&gt;Nguyen, Van Thanh&lt;/author&gt;&lt;author&gt;Kao, Jui-Chung&lt;/author&gt;&lt;author&gt;Chen, Chih-Cheng&lt;/author&gt;&lt;author&gt;Nguyen, Viet Tinh&lt;/author&gt;&lt;/authors&gt;&lt;/contributors&gt;&lt;titles&gt;&lt;title&gt;Multi-criteria decision-making methods in fuzzy decision problems: A case study in the frozen shrimp industry&lt;/title&gt;&lt;secondary-title&gt;Symmetry&lt;/secondary-title&gt;&lt;/titles&gt;&lt;periodical&gt;&lt;full-title&gt;Symmetry&lt;/full-title&gt;&lt;/periodical&gt;&lt;pages&gt;370&lt;/pages&gt;&lt;volume&gt;13&lt;/volume&gt;&lt;number&gt;3&lt;/number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(Wang et al., 2021)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oss et al. (2013)</w:t>
            </w:r>
          </w:p>
        </w:tc>
      </w:tr>
      <w:tr w:rsidR="00712566" w:rsidTr="007E5BF2">
        <w:tc>
          <w:tcPr>
            <w:tcW w:w="2093" w:type="dxa"/>
          </w:tcPr>
          <w:p w:rsidR="00712566" w:rsidRDefault="00712566" w:rsidP="007E5BF2">
            <w:pP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ukung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ingkungan</w:t>
            </w:r>
            <w:proofErr w:type="spellEnd"/>
          </w:p>
        </w:tc>
        <w:tc>
          <w:tcPr>
            <w:tcW w:w="4252" w:type="dxa"/>
          </w:tcPr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air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anah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Jalur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hijau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mangrove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mampu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similas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ingkung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udidaya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ampak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visual/Visual amenities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atas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was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onservas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ekosistem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unik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innya</w:t>
            </w:r>
            <w:proofErr w:type="spellEnd"/>
          </w:p>
          <w:p w:rsidR="00712566" w:rsidRDefault="00712566" w:rsidP="007E5BF2">
            <w:pPr>
              <w:pStyle w:val="ListParagraph"/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</w:p>
          <w:p w:rsidR="00712566" w:rsidRPr="00BE63F2" w:rsidRDefault="00712566" w:rsidP="007E5BF2">
            <w:pPr>
              <w:pStyle w:val="ListParagraph"/>
              <w:spacing w:after="0" w:line="240" w:lineRule="auto"/>
              <w:ind w:left="360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  <w:tc>
          <w:tcPr>
            <w:tcW w:w="3402" w:type="dxa"/>
          </w:tcPr>
          <w:p w:rsidR="00712566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sesuaian</w:t>
            </w:r>
            <w:proofErr w:type="spellEnd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 w:rsidRPr="00BE63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ahan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Monitoring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air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Zonas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udidaya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gelol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was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nta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cepat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ekomposis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ah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organik</w:t>
            </w:r>
            <w:proofErr w:type="spellEnd"/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anekaragam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organisme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/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akrobento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rair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ekitar</w:t>
            </w:r>
            <w:proofErr w:type="spellEnd"/>
          </w:p>
        </w:tc>
        <w:tc>
          <w:tcPr>
            <w:tcW w:w="3402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ustafa et al. (2012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oss et al. (2013)</w:t>
            </w:r>
          </w:p>
        </w:tc>
      </w:tr>
      <w:tr w:rsidR="00712566" w:rsidTr="007E5BF2">
        <w:tc>
          <w:tcPr>
            <w:tcW w:w="2093" w:type="dxa"/>
          </w:tcPr>
          <w:p w:rsidR="00712566" w:rsidRDefault="00712566" w:rsidP="007E5BF2">
            <w:pP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y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ukung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osial</w:t>
            </w:r>
            <w:proofErr w:type="spellEnd"/>
          </w:p>
        </w:tc>
        <w:tc>
          <w:tcPr>
            <w:tcW w:w="4252" w:type="dxa"/>
          </w:tcPr>
          <w:p w:rsidR="00712566" w:rsidRDefault="00712566" w:rsidP="007E5BF2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enag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literas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ind w:left="360"/>
              <w:rPr>
                <w:rFonts w:ascii="Times New Roman" w:eastAsiaTheme="minorHAnsi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tenag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nyuluh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informasi</w:t>
            </w:r>
            <w:proofErr w:type="spellEnd"/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ind w:left="360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tersedia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lain (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o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, bank,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faske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lompok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embudidaya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, </w:t>
            </w:r>
          </w:p>
        </w:tc>
        <w:tc>
          <w:tcPr>
            <w:tcW w:w="3402" w:type="dxa"/>
          </w:tcPr>
          <w:p w:rsidR="00712566" w:rsidRDefault="00712566" w:rsidP="007E5BF2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sesuai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osial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ekonomi</w:t>
            </w:r>
            <w:proofErr w:type="spellEnd"/>
          </w:p>
          <w:p w:rsidR="00712566" w:rsidRDefault="00712566" w:rsidP="007E5BF2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spasial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edekatan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(distance analysis)</w:t>
            </w:r>
          </w:p>
          <w:p w:rsidR="00712566" w:rsidRDefault="00712566" w:rsidP="007E5BF2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antai</w:t>
            </w:r>
            <w:proofErr w:type="spellEnd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asok</w:t>
            </w:r>
            <w:proofErr w:type="spellEnd"/>
          </w:p>
          <w:p w:rsidR="00712566" w:rsidRPr="00BE63F2" w:rsidRDefault="00712566" w:rsidP="007E5BF2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ind w:left="36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Queuing Analysis</w:t>
            </w:r>
          </w:p>
        </w:tc>
        <w:tc>
          <w:tcPr>
            <w:tcW w:w="3402" w:type="dxa"/>
          </w:tcPr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proofErr w:type="spellStart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Karthik</w:t>
            </w:r>
            <w:proofErr w:type="spellEnd"/>
            <w:r w:rsidRPr="00C367C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et al. (2005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Wang et al. (2021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Ross et al. (2013)</w:t>
            </w: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  <w:p w:rsidR="00712566" w:rsidRDefault="00712566" w:rsidP="007E5BF2">
            <w:pPr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</w:p>
        </w:tc>
      </w:tr>
    </w:tbl>
    <w:p w:rsidR="00712566" w:rsidRDefault="00712566" w:rsidP="00712566">
      <w:pPr>
        <w:spacing w:after="0" w:line="48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  <w:sectPr w:rsidR="00712566" w:rsidSect="006661E7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712566" w:rsidRPr="00F30679" w:rsidRDefault="00712566" w:rsidP="00712566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proofErr w:type="gramStart"/>
      <w:r w:rsidRPr="00F30679">
        <w:rPr>
          <w:rFonts w:ascii="Times New Roman" w:hAnsi="Times New Roman" w:cs="Times New Roman"/>
          <w:b/>
          <w:sz w:val="24"/>
          <w:szCs w:val="24"/>
        </w:rPr>
        <w:lastRenderedPageBreak/>
        <w:t>Tabel</w:t>
      </w:r>
      <w:proofErr w:type="spellEnd"/>
      <w:r w:rsidRPr="00F30679">
        <w:rPr>
          <w:rFonts w:ascii="Times New Roman" w:hAnsi="Times New Roman" w:cs="Times New Roman"/>
          <w:b/>
          <w:sz w:val="24"/>
          <w:szCs w:val="24"/>
        </w:rPr>
        <w:t xml:space="preserve"> 4.</w:t>
      </w:r>
      <w:proofErr w:type="gramEnd"/>
      <w:r w:rsidRPr="00F3067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Database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ebutuhan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nutrisi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pesifik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Vannamei yang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ibudidayak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tensif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ntuk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beberapa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kuran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imulai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ari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starter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hingga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ukuran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onsumsi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tau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duk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(&gt; </w:t>
      </w:r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40</w:t>
      </w:r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g).</w:t>
      </w:r>
      <w:proofErr w:type="gram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Data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irangkum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ari</w:t>
      </w:r>
      <w:proofErr w:type="spellEnd"/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Pr="00F30679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The International Aquaculture Feed Formulation Database (IAFFD)</w:t>
      </w:r>
    </w:p>
    <w:tbl>
      <w:tblPr>
        <w:tblW w:w="9127" w:type="dxa"/>
        <w:tblInd w:w="93" w:type="dxa"/>
        <w:tblLook w:val="04A0" w:firstRow="1" w:lastRow="0" w:firstColumn="1" w:lastColumn="0" w:noHBand="0" w:noVBand="1"/>
      </w:tblPr>
      <w:tblGrid>
        <w:gridCol w:w="2567"/>
        <w:gridCol w:w="1140"/>
        <w:gridCol w:w="1260"/>
        <w:gridCol w:w="858"/>
        <w:gridCol w:w="1104"/>
        <w:gridCol w:w="1285"/>
        <w:gridCol w:w="913"/>
      </w:tblGrid>
      <w:tr w:rsidR="00712566" w:rsidRPr="00F30679" w:rsidTr="007E5BF2">
        <w:trPr>
          <w:trHeight w:val="310"/>
        </w:trPr>
        <w:tc>
          <w:tcPr>
            <w:tcW w:w="256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arameter</w:t>
            </w:r>
          </w:p>
        </w:tc>
        <w:tc>
          <w:tcPr>
            <w:tcW w:w="11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nit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ndisi</w:t>
            </w:r>
            <w:proofErr w:type="spellEnd"/>
          </w:p>
        </w:tc>
        <w:tc>
          <w:tcPr>
            <w:tcW w:w="41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kuran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dang</w:t>
            </w:r>
            <w:proofErr w:type="spellEnd"/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1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&lt;  3 g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 - 15 g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5 - 40 g</w:t>
            </w:r>
          </w:p>
        </w:tc>
        <w:tc>
          <w:tcPr>
            <w:tcW w:w="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&gt; 40 g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embapa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rude Protein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rude Lipids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rch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gin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stid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9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oleus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us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9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9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ys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thion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4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enylalan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9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8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hreon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yptophan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st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AA (</w:t>
            </w: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t+Cys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yros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e+Tyr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7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 EAAs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3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6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2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84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urin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A 20:5 n-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HA 22:6 n-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A+DHA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4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4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 n-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achidonic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0:4 n-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 n-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lipids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lesterol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rus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3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trium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lor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lium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gnesium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pper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si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Manga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4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4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4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lenium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ng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odin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C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otin-B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lic acid-B9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acin-B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tothenic Acid-B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yridoxine-B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flavin-B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hiamin-B1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B1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A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g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tamin K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oline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ositol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latoxin B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b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oxynivalenol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DON)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b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eralenone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ZON)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b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umonicin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FUM)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b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3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3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3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i-</w:t>
            </w: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ypsic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actors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6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1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1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ssypol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ytic</w:t>
            </w:r>
            <w:proofErr w:type="spellEnd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cid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7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cosinolates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ol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napine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6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5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3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ctins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8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6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6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6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anogens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yasaponins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5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2</w:t>
            </w:r>
          </w:p>
        </w:tc>
      </w:tr>
      <w:tr w:rsidR="00712566" w:rsidRPr="00F30679" w:rsidTr="007E5BF2">
        <w:trPr>
          <w:trHeight w:val="310"/>
        </w:trPr>
        <w:tc>
          <w:tcPr>
            <w:tcW w:w="2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oflavones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3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1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1</w:t>
            </w:r>
          </w:p>
        </w:tc>
        <w:tc>
          <w:tcPr>
            <w:tcW w:w="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F30679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30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1</w:t>
            </w:r>
          </w:p>
        </w:tc>
      </w:tr>
    </w:tbl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b/>
          <w:sz w:val="24"/>
          <w:szCs w:val="24"/>
        </w:rPr>
        <w:sectPr w:rsidR="00712566" w:rsidSect="006661E7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Tabe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5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itopenae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vannamei</w:t>
      </w:r>
    </w:p>
    <w:tbl>
      <w:tblPr>
        <w:tblW w:w="1290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397"/>
        <w:gridCol w:w="4536"/>
        <w:gridCol w:w="3969"/>
      </w:tblGrid>
      <w:tr w:rsidR="00712566" w:rsidRPr="009D5910" w:rsidTr="007E5BF2">
        <w:trPr>
          <w:trHeight w:val="576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Jenis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atog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enyebab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554B48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Referensi</w:t>
            </w:r>
            <w:proofErr w:type="spellEnd"/>
          </w:p>
        </w:tc>
      </w:tr>
      <w:tr w:rsidR="00712566" w:rsidRPr="009D5910" w:rsidTr="007E5BF2">
        <w:trPr>
          <w:trHeight w:val="649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Acute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epatopancreatic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necrosis disease (AHPND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 xml:space="preserve">Vibrio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>parahaemolyticu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 xml:space="preserve">, V.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>campbellii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 xml:space="preserve">, V.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>owensii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 xml:space="preserve"> and V.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  <w:t>harveyi</w:t>
            </w:r>
            <w:proofErr w:type="spellEnd"/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A61155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Jun&lt;/Author&gt;&lt;Year&gt;2018&lt;/Year&gt;&lt;RecNum&gt;191&lt;/RecNum&gt;&lt;DisplayText&gt;Jun et al. (2018)&lt;/DisplayText&gt;&lt;record&gt;&lt;rec-number&gt;191&lt;/rec-number&gt;&lt;foreign-keys&gt;&lt;key app="EN" db-id="z0r5wdv9o9sp2veps0e5pftup5990vfw5vaw" timestamp="1628825672"&gt;191&lt;/key&gt;&lt;/foreign-keys&gt;&lt;ref-type name="Journal Article"&gt;17&lt;/ref-type&gt;&lt;contributors&gt;&lt;authors&gt;&lt;author&gt;Jun, Jin Woo&lt;/author&gt;&lt;author&gt;Han, Jee Eun&lt;/author&gt;&lt;author&gt;Giri, Sib Sankar&lt;/author&gt;&lt;author&gt;Tang, Kathy FJ&lt;/author&gt;&lt;author&gt;Zhou, Xiaohui&lt;/author&gt;&lt;author&gt;Aranguren, Luis Fernando&lt;/author&gt;&lt;author&gt;Kim, Hyoun Joong&lt;/author&gt;&lt;author&gt;Yun, Saekil&lt;/author&gt;&lt;author&gt;Chi, Cheng&lt;/author&gt;&lt;author&gt;Kim, Sang Guen&lt;/author&gt;&lt;/authors&gt;&lt;/contributors&gt;&lt;titles&gt;&lt;title&gt;Phage application for the protection from acute hepatopancreatic necrosis disease (AHPND) in Penaeus vannamei&lt;/title&gt;&lt;secondary-title&gt;Indian journal of microbiology&lt;/secondary-title&gt;&lt;/titles&gt;&lt;periodical&gt;&lt;full-title&gt;Indian journal of microbiology&lt;/full-title&gt;&lt;/periodical&gt;&lt;pages&gt;114-117&lt;/pages&gt;&lt;volume&gt;58&lt;/volume&gt;&lt;number&gt;1&lt;/number&gt;&lt;dates&gt;&lt;year&gt;2018&lt;/year&gt;&lt;/dates&gt;&lt;isbn&gt;0973-7715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iCs/>
                <w:noProof/>
                <w:color w:val="000000" w:themeColor="text1"/>
                <w:kern w:val="24"/>
                <w:sz w:val="24"/>
                <w:szCs w:val="24"/>
              </w:rPr>
              <w:t>Jun et al. (2018)</w: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t xml:space="preserve">; </w: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Liu&lt;/Author&gt;&lt;Year&gt;2018&lt;/Year&gt;&lt;RecNum&gt;192&lt;/RecNum&gt;&lt;DisplayText&gt;Liu et al. (2018)&lt;/DisplayText&gt;&lt;record&gt;&lt;rec-number&gt;192&lt;/rec-number&gt;&lt;foreign-keys&gt;&lt;key app="EN" db-id="z0r5wdv9o9sp2veps0e5pftup5990vfw5vaw" timestamp="1628825732"&gt;192&lt;/key&gt;&lt;/foreign-keys&gt;&lt;ref-type name="Journal Article"&gt;17&lt;/ref-type&gt;&lt;contributors&gt;&lt;authors&gt;&lt;author&gt;Liu, Liyuan&lt;/author&gt;&lt;author&gt;Xiao, Jinzhou&lt;/author&gt;&lt;author&gt;Zhang, Mengmeng&lt;/author&gt;&lt;author&gt;Zhu, Wanyu&lt;/author&gt;&lt;author&gt;Xia, Xiaoming&lt;/author&gt;&lt;author&gt;Dai, Xilin&lt;/author&gt;&lt;author&gt;Pan, Yingjie&lt;/author&gt;&lt;author&gt;Yan, Shuling&lt;/author&gt;&lt;author&gt;Wang, Yongjie&lt;/author&gt;&lt;/authors&gt;&lt;/contributors&gt;&lt;titles&gt;&lt;title&gt;A Vibrio owensii strain as the causative agent of AHPND in cultured shrimp, Litopenaeus vannamei&lt;/title&gt;&lt;secondary-title&gt;Journal of invertebrate pathology&lt;/secondary-title&gt;&lt;/titles&gt;&lt;periodical&gt;&lt;full-title&gt;Journal of invertebrate pathology&lt;/full-title&gt;&lt;/periodical&gt;&lt;pages&gt;156-164&lt;/pages&gt;&lt;volume&gt;153&lt;/volume&gt;&lt;dates&gt;&lt;year&gt;2018&lt;/year&gt;&lt;/dates&gt;&lt;isbn&gt;0022-2011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iCs/>
                <w:noProof/>
                <w:color w:val="000000" w:themeColor="text1"/>
                <w:kern w:val="24"/>
                <w:sz w:val="24"/>
                <w:szCs w:val="24"/>
              </w:rPr>
              <w:t>Liu et al. (2018)</w: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t xml:space="preserve">; </w: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Muthukrishnan&lt;/Author&gt;&lt;Year&gt;2019&lt;/Year&gt;&lt;RecNum&gt;193&lt;/RecNum&gt;&lt;DisplayText&gt;Muthukrishnan et al. (2019)&lt;/DisplayText&gt;&lt;record&gt;&lt;rec-number&gt;193&lt;/rec-number&gt;&lt;foreign-keys&gt;&lt;key app="EN" db-id="z0r5wdv9o9sp2veps0e5pftup5990vfw5vaw" timestamp="1628825764"&gt;193&lt;/key&gt;&lt;/foreign-keys&gt;&lt;ref-type name="Journal Article"&gt;17&lt;/ref-type&gt;&lt;contributors&gt;&lt;authors&gt;&lt;author&gt;Muthukrishnan, Sarmila&lt;/author&gt;&lt;author&gt;Defoirdt, Tom&lt;/author&gt;&lt;author&gt;Ina-Salwany, MY&lt;/author&gt;&lt;author&gt;Yusoff, Fatimah Md&lt;/author&gt;&lt;author&gt;Shariff, Mohamed&lt;/author&gt;&lt;author&gt;Ismail, Siti Izera&lt;/author&gt;&lt;author&gt;Natrah, I&lt;/author&gt;&lt;/authors&gt;&lt;/contributors&gt;&lt;titles&gt;&lt;title&gt;Vibrio parahaemolyticus and Vibrio harveyi causing Acute Hepatopancreatic Necrosis Disease (AHPND) in Penaeus vannamei (Boone, 1931) isolated from Malaysian shrimp ponds&lt;/title&gt;&lt;secondary-title&gt;Aquaculture&lt;/secondary-title&gt;&lt;/titles&gt;&lt;periodical&gt;&lt;full-title&gt;Aquaculture&lt;/full-title&gt;&lt;/periodical&gt;&lt;pages&gt;734227&lt;/pages&gt;&lt;volume&gt;511&lt;/volume&gt;&lt;dates&gt;&lt;year&gt;2019&lt;/year&gt;&lt;/dates&gt;&lt;isbn&gt;0044-848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iCs/>
                <w:noProof/>
                <w:color w:val="000000" w:themeColor="text1"/>
                <w:kern w:val="24"/>
                <w:sz w:val="24"/>
                <w:szCs w:val="24"/>
              </w:rPr>
              <w:t>Muthukrishnan et al. (2019)</w:t>
            </w:r>
            <w:r>
              <w:rPr>
                <w:rFonts w:ascii="Times New Roman" w:eastAsia="Times New Roman" w:hAnsi="Times New Roman" w:cs="Times New Roman"/>
                <w:iCs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407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Covert Mortality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nodaviru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(CMNV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RNA virus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Zhang&lt;/Author&gt;&lt;Year&gt;2017&lt;/Year&gt;&lt;RecNum&gt;194&lt;/RecNum&gt;&lt;DisplayText&gt;Zhang et al. (2017)&lt;/DisplayText&gt;&lt;record&gt;&lt;rec-number&gt;194&lt;/rec-number&gt;&lt;foreign-keys&gt;&lt;key app="EN" db-id="z0r5wdv9o9sp2veps0e5pftup5990vfw5vaw" timestamp="1628825849"&gt;194&lt;/key&gt;&lt;/foreign-keys&gt;&lt;ref-type name="Journal Article"&gt;17&lt;/ref-type&gt;&lt;contributors&gt;&lt;authors&gt;&lt;author&gt;Zhang, Qingli&lt;/author&gt;&lt;author&gt;Xu, Tingting&lt;/author&gt;&lt;author&gt;Wan, Xiaoyuan&lt;/author&gt;&lt;author&gt;Liu, Shuang&lt;/author&gt;&lt;author&gt;Wang, Xiuhua&lt;/author&gt;&lt;author&gt;Li, Xiaoping&lt;/author&gt;&lt;author&gt;Dong, Xuan&lt;/author&gt;&lt;author&gt;Yang, Bing&lt;/author&gt;&lt;author&gt;Huang, Jie&lt;/author&gt;&lt;/authors&gt;&lt;/contributors&gt;&lt;titles&gt;&lt;title&gt;Prevalence and distribution of covert mortality nodavirus (CMNV) in cultured crustacean&lt;/title&gt;&lt;secondary-title&gt;Virus research&lt;/secondary-title&gt;&lt;/titles&gt;&lt;periodical&gt;&lt;full-title&gt;Virus research&lt;/full-title&gt;&lt;/periodical&gt;&lt;pages&gt;113-119&lt;/pages&gt;&lt;volume&gt;233&lt;/volume&gt;&lt;dates&gt;&lt;year&gt;2017&lt;/year&gt;&lt;/dates&gt;&lt;isbn&gt;0168-1702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Zhang et al. (2017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355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Shrimp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emocyte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iridescent virus (SHIV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Iridoviridae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, DNA virus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Qiu&lt;/Author&gt;&lt;Year&gt;2017&lt;/Year&gt;&lt;RecNum&gt;195&lt;/RecNum&gt;&lt;DisplayText&gt;Qiu et al. (2017)&lt;/DisplayText&gt;&lt;record&gt;&lt;rec-number&gt;195&lt;/rec-number&gt;&lt;foreign-keys&gt;&lt;key app="EN" db-id="z0r5wdv9o9sp2veps0e5pftup5990vfw5vaw" timestamp="1628825894"&gt;195&lt;/key&gt;&lt;/foreign-keys&gt;&lt;ref-type name="Journal Article"&gt;17&lt;/ref-type&gt;&lt;contributors&gt;&lt;authors&gt;&lt;author&gt;Qiu, Liang&lt;/author&gt;&lt;author&gt;Chen, Meng-Meng&lt;/author&gt;&lt;author&gt;Wan, Xiao-Yuan&lt;/author&gt;&lt;author&gt;Li, Chen&lt;/author&gt;&lt;author&gt;Zhang, Qing-Li&lt;/author&gt;&lt;author&gt;Wang, Ruo-Yu&lt;/author&gt;&lt;author&gt;Cheng, Dong-Yuan&lt;/author&gt;&lt;author&gt;Dong, Xuan&lt;/author&gt;&lt;author&gt;Yang, Bing&lt;/author&gt;&lt;author&gt;Wang, Xiu-Hua&lt;/author&gt;&lt;/authors&gt;&lt;/contributors&gt;&lt;titles&gt;&lt;title&gt;Characterization of a new member of Iridoviridae, Shrimp hemocyte iridescent virus (SHIV), found in white leg shrimp (Litopenaeus vannamei)&lt;/title&gt;&lt;secondary-title&gt;Scientific reports&lt;/secondary-title&gt;&lt;/titles&gt;&lt;periodical&gt;&lt;full-title&gt;Scientific reports&lt;/full-title&gt;&lt;/periodical&gt;&lt;pages&gt;1-13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Qiu et al. (2017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401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White spot disease (WSD) /WSSV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Nimaviridae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, DNA virus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&gt;&lt;Author&gt;Ruiz-Velazco&lt;/Author&gt;&lt;Year&gt;2010&lt;/Year&gt;&lt;RecNum&gt;196&lt;/RecNum&gt;&lt;DisplayText&gt;(Ruiz-Velazco et al., 2010; Wang et al., 1999)&lt;/DisplayText&gt;&lt;record&gt;&lt;rec-number&gt;196&lt;/rec-number&gt;&lt;foreign-keys&gt;&lt;key app="EN" db-id="z0r5wdv9o9sp2veps0e5pftup5990vfw5vaw" timestamp="1628825973"&gt;196&lt;/key&gt;&lt;/foreign-keys&gt;&lt;ref-type name="Journal Article"&gt;17&lt;/ref-type&gt;&lt;contributors&gt;&lt;authors&gt;&lt;author&gt;Ruiz-Velazco, Javier MJ&lt;/author&gt;&lt;author&gt;Hernández-Llamas, Alfredo&lt;/author&gt;&lt;author&gt;Gomez-Muñoz, Victor M&lt;/author&gt;&lt;author&gt;Magallon, Francisco J&lt;/author&gt;&lt;/authors&gt;&lt;/contributors&gt;&lt;titles&gt;&lt;title&gt;Dynamics of intensive production of shrimp Litopenaeus vannamei affected by white spot disease&lt;/title&gt;&lt;secondary-title&gt;Aquaculture&lt;/secondary-title&gt;&lt;/titles&gt;&lt;periodical&gt;&lt;full-title&gt;Aquaculture&lt;/full-title&gt;&lt;/periodical&gt;&lt;pages&gt;113-119&lt;/pages&gt;&lt;volume&gt;300&lt;/volume&gt;&lt;number&gt;1-4&lt;/number&gt;&lt;dates&gt;&lt;year&gt;2010&lt;/year&gt;&lt;/dates&gt;&lt;isbn&gt;0044-8486&lt;/isbn&gt;&lt;urls&gt;&lt;/urls&gt;&lt;/record&gt;&lt;/Cite&gt;&lt;Cite&gt;&lt;Author&gt;Wang&lt;/Author&gt;&lt;Year&gt;1999&lt;/Year&gt;&lt;RecNum&gt;197&lt;/RecNum&gt;&lt;record&gt;&lt;rec-number&gt;197&lt;/rec-number&gt;&lt;foreign-keys&gt;&lt;key app="EN" db-id="z0r5wdv9o9sp2veps0e5pftup5990vfw5vaw" timestamp="1628825990"&gt;197&lt;/key&gt;&lt;/foreign-keys&gt;&lt;ref-type name="Journal Article"&gt;17&lt;/ref-type&gt;&lt;contributors&gt;&lt;authors&gt;&lt;author&gt;Wang, Qiong&lt;/author&gt;&lt;author&gt;White, Brenda L&lt;/author&gt;&lt;author&gt;Redman, Rita M&lt;/author&gt;&lt;author&gt;Lightner, Donald V&lt;/author&gt;&lt;/authors&gt;&lt;/contributors&gt;&lt;titles&gt;&lt;title&gt;Per os challenge of Litopenaeus vannamei postlarvae and Farfantepenaeus duorarum juveniles with six geographic isolates of white spot syndrome virus&lt;/title&gt;&lt;secondary-title&gt;Aquaculture&lt;/secondary-title&gt;&lt;/titles&gt;&lt;periodical&gt;&lt;full-title&gt;Aquaculture&lt;/full-title&gt;&lt;/periodical&gt;&lt;pages&gt;179-194&lt;/pages&gt;&lt;volume&gt;170&lt;/volume&gt;&lt;number&gt;3-4&lt;/number&gt;&lt;dates&gt;&lt;year&gt;1999&lt;/year&gt;&lt;/dates&gt;&lt;isbn&gt;0044-848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(Ruiz-Velazco et al., 2010; Wang et al., 1999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395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Taura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syndrome virus (TSV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Picornaviridae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, RNA virus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Argue&lt;/Author&gt;&lt;Year&gt;2002&lt;/Year&gt;&lt;RecNum&gt;198&lt;/RecNum&gt;&lt;DisplayText&gt;Argue et al. (2002)&lt;/DisplayText&gt;&lt;record&gt;&lt;rec-number&gt;198&lt;/rec-number&gt;&lt;foreign-keys&gt;&lt;key app="EN" db-id="z0r5wdv9o9sp2veps0e5pftup5990vfw5vaw" timestamp="1628826055"&gt;198&lt;/key&gt;&lt;/foreign-keys&gt;&lt;ref-type name="Journal Article"&gt;17&lt;/ref-type&gt;&lt;contributors&gt;&lt;authors&gt;&lt;author&gt;Argue, Brad J&lt;/author&gt;&lt;author&gt;Arce, Steve M&lt;/author&gt;&lt;author&gt;Lotz, Jeffrey M&lt;/author&gt;&lt;author&gt;Moss, Shaun M&lt;/author&gt;&lt;/authors&gt;&lt;/contributors&gt;&lt;titles&gt;&lt;title&gt;Selective breeding of Pacific white shrimp (Litopenaeus vannamei) for growth and resistance to Taura Syndrome Virus&lt;/title&gt;&lt;secondary-title&gt;Aquaculture&lt;/secondary-title&gt;&lt;/titles&gt;&lt;periodical&gt;&lt;full-title&gt;Aquaculture&lt;/full-title&gt;&lt;/periodical&gt;&lt;pages&gt;447-460&lt;/pages&gt;&lt;volume&gt;204&lt;/volume&gt;&lt;number&gt;3-4&lt;/number&gt;&lt;dates&gt;&lt;year&gt;2002&lt;/year&gt;&lt;/dates&gt;&lt;isbn&gt;0044-848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Argue et al. (2002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417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Infectious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myonecrosi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virus (IMNV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Totiviridae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, RNA virus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&gt;&lt;Author&gt;Tang&lt;/Author&gt;&lt;Year&gt;2005&lt;/Year&gt;&lt;RecNum&gt;201&lt;/RecNum&gt;&lt;DisplayText&gt;(Nur’aini, 2009; Tang et al., 2005)&lt;/DisplayText&gt;&lt;record&gt;&lt;rec-number&gt;201&lt;/rec-number&gt;&lt;foreign-keys&gt;&lt;key app="EN" db-id="z0r5wdv9o9sp2veps0e5pftup5990vfw5vaw" timestamp="1628826127"&gt;201&lt;/key&gt;&lt;/foreign-keys&gt;&lt;ref-type name="Journal Article"&gt;17&lt;/ref-type&gt;&lt;contributors&gt;&lt;authors&gt;&lt;author&gt;Tang, Kathy FJ&lt;/author&gt;&lt;author&gt;Pantoja, Carlos R&lt;/author&gt;&lt;author&gt;Poulos, Bonnie T&lt;/author&gt;&lt;author&gt;Redman, Rita M&lt;/author&gt;&lt;author&gt;Lightner, Donald V&lt;/author&gt;&lt;/authors&gt;&lt;/contributors&gt;&lt;titles&gt;&lt;title&gt;In situ hybridization demonstrates that Litopenaeus vannamei, L. stylirostris and Penaeus monodon are susceptible to experimental infection with infectious myonecrosis virus (IMNV)&lt;/title&gt;&lt;secondary-title&gt;Diseases of aquatic organisms&lt;/secondary-title&gt;&lt;/titles&gt;&lt;periodical&gt;&lt;full-title&gt;Diseases of aquatic organisms&lt;/full-title&gt;&lt;/periodical&gt;&lt;pages&gt;261-265&lt;/pages&gt;&lt;volume&gt;63&lt;/volume&gt;&lt;number&gt;2-3&lt;/number&gt;&lt;dates&gt;&lt;year&gt;2005&lt;/year&gt;&lt;/dates&gt;&lt;isbn&gt;0177-5103&lt;/isbn&gt;&lt;urls&gt;&lt;/urls&gt;&lt;/record&gt;&lt;/Cite&gt;&lt;Cite&gt;&lt;Author&gt;Nur’aini&lt;/Author&gt;&lt;Year&gt;2009&lt;/Year&gt;&lt;RecNum&gt;202&lt;/RecNum&gt;&lt;record&gt;&lt;rec-number&gt;202&lt;/rec-number&gt;&lt;foreign-keys&gt;&lt;key app="EN" db-id="z0r5wdv9o9sp2veps0e5pftup5990vfw5vaw" timestamp="1628826169"&gt;202&lt;/key&gt;&lt;/foreign-keys&gt;&lt;ref-type name="Journal Article"&gt;17&lt;/ref-type&gt;&lt;contributors&gt;&lt;authors&gt;&lt;author&gt;Nur’aini, Yani Lestari&lt;/author&gt;&lt;/authors&gt;&lt;/contributors&gt;&lt;titles&gt;&lt;title&gt;Infectious myonecrosis virus (IMNV) in Pacific white shrimp (Litopenaeus vannamei) in Indonesia&lt;/title&gt;&lt;/titles&gt;&lt;dates&gt;&lt;year&gt;2009&lt;/year&gt;&lt;/dates&gt;&lt;isbn&gt;0792-156X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(Nur’aini, 2009; Tang et al., 2005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584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Infectious hypodermal and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aematopoietic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necrosis virus (IHHNV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Parvoviridae</w:t>
            </w:r>
            <w:proofErr w:type="spellEnd"/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&gt;&lt;Author&gt;Escobedo-Bonilla&lt;/Author&gt;&lt;Year&gt;2014&lt;/Year&gt;&lt;RecNum&gt;203&lt;/RecNum&gt;&lt;DisplayText&gt;(Escobedo-Bonilla and Rangel, 2014; Kim et al., 2011)&lt;/DisplayText&gt;&lt;record&gt;&lt;rec-number&gt;203&lt;/rec-number&gt;&lt;foreign-keys&gt;&lt;key app="EN" db-id="z0r5wdv9o9sp2veps0e5pftup5990vfw5vaw" timestamp="1628826277"&gt;203&lt;/key&gt;&lt;/foreign-keys&gt;&lt;ref-type name="Journal Article"&gt;17&lt;/ref-type&gt;&lt;contributors&gt;&lt;authors&gt;&lt;author&gt;Escobedo-Bonilla, César Marcial&lt;/author&gt;&lt;author&gt;Rangel, José Luis Ibarra&lt;/author&gt;&lt;/authors&gt;&lt;/contributors&gt;&lt;titles&gt;&lt;title&gt;Susceptibility to an inoculum of infectious hypodermal and haematopoietic necrosis virus (IHHNV) in three batches of whiteleg shrimp Litopenaeus vannamei (Boone, 1931)&lt;/title&gt;&lt;secondary-title&gt;ZooKeys&lt;/secondary-title&gt;&lt;/titles&gt;&lt;periodical&gt;&lt;full-title&gt;ZooKeys&lt;/full-title&gt;&lt;/periodical&gt;&lt;pages&gt;355&lt;/pages&gt;&lt;number&gt;457&lt;/number&gt;&lt;dates&gt;&lt;year&gt;2014&lt;/year&gt;&lt;/dates&gt;&lt;urls&gt;&lt;/urls&gt;&lt;/record&gt;&lt;/Cite&gt;&lt;Cite&gt;&lt;Author&gt;Kim&lt;/Author&gt;&lt;Year&gt;2011&lt;/Year&gt;&lt;RecNum&gt;204&lt;/RecNum&gt;&lt;record&gt;&lt;rec-number&gt;204&lt;/rec-number&gt;&lt;foreign-keys&gt;&lt;key app="EN" db-id="z0r5wdv9o9sp2veps0e5pftup5990vfw5vaw" timestamp="1628826292"&gt;204&lt;/key&gt;&lt;/foreign-keys&gt;&lt;ref-type name="Journal Article"&gt;17&lt;/ref-type&gt;&lt;contributors&gt;&lt;authors&gt;&lt;author&gt;Kim, Ji Hyung&lt;/author&gt;&lt;author&gt;Choresca Jr, Casiano H&lt;/author&gt;&lt;author&gt;Shin, Sang Phil&lt;/author&gt;&lt;author&gt;Han, Jee Eun&lt;/author&gt;&lt;author&gt;Jun, Jin Woo&lt;/author&gt;&lt;author&gt;Han, Sang Yoon&lt;/author&gt;&lt;author&gt;Park, Se Chang&lt;/author&gt;&lt;/authors&gt;&lt;/contributors&gt;&lt;titles&gt;&lt;title&gt;Detection of infectious hypodermal and hematopoietic necrosis virus (IHHNV) in Litopenaeus vannamei shrimp cultured in South Korea&lt;/title&gt;&lt;secondary-title&gt;Aquaculture&lt;/secondary-title&gt;&lt;/titles&gt;&lt;periodical&gt;&lt;full-title&gt;Aquaculture&lt;/full-title&gt;&lt;/periodical&gt;&lt;pages&gt;161-164&lt;/pages&gt;&lt;volume&gt;313&lt;/volume&gt;&lt;number&gt;1-4&lt;/number&gt;&lt;dates&gt;&lt;year&gt;2011&lt;/year&gt;&lt;/dates&gt;&lt;isbn&gt;0044-848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(Escobedo-Bonilla and Rangel, 2014; Kim et al., 2011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584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Vibriosi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(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eg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. Vibrio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arveyi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, V.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parahaemolyticu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Bacteria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&gt;&lt;Author&gt;Longyant&lt;/Author&gt;&lt;Year&gt;2008&lt;/Year&gt;&lt;RecNum&gt;205&lt;/RecNum&gt;&lt;DisplayText&gt;(Longyant et al., 2008; Mohney et al., 1994)&lt;/DisplayText&gt;&lt;record&gt;&lt;rec-number&gt;205&lt;/rec-number&gt;&lt;foreign-keys&gt;&lt;key app="EN" db-id="z0r5wdv9o9sp2veps0e5pftup5990vfw5vaw" timestamp="1628826321"&gt;205&lt;/key&gt;&lt;/foreign-keys&gt;&lt;ref-type name="Journal Article"&gt;17&lt;/ref-type&gt;&lt;contributors&gt;&lt;authors&gt;&lt;author&gt;Longyant, Siwaporn&lt;/author&gt;&lt;author&gt;Rukpratanporn, Sombat&lt;/author&gt;&lt;author&gt;Chaivisuthangkura, Parin&lt;/author&gt;&lt;author&gt;Suksawad, Pornthip&lt;/author&gt;&lt;author&gt;Srisuk, Chutima&lt;/author&gt;&lt;author&gt;Sithigorngul, Weerawan&lt;/author&gt;&lt;author&gt;Piyatiratitivorakul, Somkiat&lt;/author&gt;&lt;author&gt;Sithigorngul, Paisarn&lt;/author&gt;&lt;/authors&gt;&lt;/contributors&gt;&lt;titles&gt;&lt;title&gt;Identification of Vibrio spp. in vibriosis Penaeus vannamei using developed monoclonal antibodies&lt;/title&gt;&lt;secondary-title&gt;Journal of invertebrate pathology&lt;/secondary-title&gt;&lt;/titles&gt;&lt;periodical&gt;&lt;full-title&gt;Journal of invertebrate pathology&lt;/full-title&gt;&lt;/periodical&gt;&lt;pages&gt;63-68&lt;/pages&gt;&lt;volume&gt;98&lt;/volume&gt;&lt;number&gt;1&lt;/number&gt;&lt;dates&gt;&lt;year&gt;2008&lt;/year&gt;&lt;/dates&gt;&lt;isbn&gt;0022-2011&lt;/isbn&gt;&lt;urls&gt;&lt;/urls&gt;&lt;/record&gt;&lt;/Cite&gt;&lt;Cite&gt;&lt;Author&gt;Mohney&lt;/Author&gt;&lt;Year&gt;1994&lt;/Year&gt;&lt;RecNum&gt;206&lt;/RecNum&gt;&lt;record&gt;&lt;rec-number&gt;206&lt;/rec-number&gt;&lt;foreign-keys&gt;&lt;key app="EN" db-id="z0r5wdv9o9sp2veps0e5pftup5990vfw5vaw" timestamp="1628826338"&gt;206&lt;/key&gt;&lt;/foreign-keys&gt;&lt;ref-type name="Journal Article"&gt;17&lt;/ref-type&gt;&lt;contributors&gt;&lt;authors&gt;&lt;author&gt;Mohney, Leone L&lt;/author&gt;&lt;author&gt;Lightner, Donald V&lt;/author&gt;&lt;author&gt;Bell, Thomas A&lt;/author&gt;&lt;/authors&gt;&lt;/contributors&gt;&lt;titles&gt;&lt;title&gt;An epizootic of vibriosis in Ecuadorian pond‐reared Penaeus vannamei Boone (Crustacea: Decapoda)&lt;/title&gt;&lt;secondary-title&gt;Journal of the World Aquaculture Society&lt;/secondary-title&gt;&lt;/titles&gt;&lt;periodical&gt;&lt;full-title&gt;Journal of the World Aquaculture Society&lt;/full-title&gt;&lt;/periodical&gt;&lt;pages&gt;116-125&lt;/pages&gt;&lt;volume&gt;25&lt;/volume&gt;&lt;number&gt;1&lt;/number&gt;&lt;dates&gt;&lt;year&gt;1994&lt;/year&gt;&lt;/dates&gt;&lt;isbn&gt;0893-8849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(Longyant et al., 2008; Mohney et al., 1994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584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epatobacter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penaei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 / necrotizing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hepatopancreatitis</w:t>
            </w:r>
            <w:proofErr w:type="spellEnd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 xml:space="preserve"> (NHP)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alpha - </w:t>
            </w: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proteobacterium</w:t>
            </w:r>
            <w:proofErr w:type="spellEnd"/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Nunan&lt;/Author&gt;&lt;Year&gt;2013&lt;/Year&gt;&lt;RecNum&gt;207&lt;/RecNum&gt;&lt;DisplayText&gt;Nunan et al. (2013)&lt;/DisplayText&gt;&lt;record&gt;&lt;rec-number&gt;207&lt;/rec-number&gt;&lt;foreign-keys&gt;&lt;key app="EN" db-id="z0r5wdv9o9sp2veps0e5pftup5990vfw5vaw" timestamp="1628826396"&gt;207&lt;/key&gt;&lt;/foreign-keys&gt;&lt;ref-type name="Journal Article"&gt;17&lt;/ref-type&gt;&lt;contributors&gt;&lt;authors&gt;&lt;author&gt;Nunan, Linda M&lt;/author&gt;&lt;author&gt;Pantoja, Carlos R&lt;/author&gt;&lt;author&gt;Gomez-Jimenez, Silvia&lt;/author&gt;&lt;author&gt;Lightner, Donald V&lt;/author&gt;&lt;/authors&gt;&lt;/contributors&gt;&lt;titles&gt;&lt;title&gt;“Candidatus Hepatobacter penaei,” an intracellular pathogenic enteric bacterium in the hepatopancreas of the marine shrimp Penaeus vannamei (Crustacea: Decapoda)&lt;/title&gt;&lt;secondary-title&gt;Applied and environmental microbiology&lt;/secondary-title&gt;&lt;/titles&gt;&lt;periodical&gt;&lt;full-title&gt;Applied and environmental microbiology&lt;/full-title&gt;&lt;/periodical&gt;&lt;pages&gt;1407-1409&lt;/pages&gt;&lt;volume&gt;79&lt;/volume&gt;&lt;number&gt;4&lt;/number&gt;&lt;dates&gt;&lt;year&gt;2013&lt;/year&gt;&lt;/dates&gt;&lt;isbn&gt;0099-2240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Nunan et al. (2013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436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Black gill disease</w:t>
            </w:r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Fungal infection in the gill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Wang&lt;/Author&gt;&lt;Year&gt;2020&lt;/Year&gt;&lt;RecNum&gt;208&lt;/RecNum&gt;&lt;DisplayText&gt;Wang et al. (2020)&lt;/DisplayText&gt;&lt;record&gt;&lt;rec-number&gt;208&lt;/rec-number&gt;&lt;foreign-keys&gt;&lt;key app="EN" db-id="z0r5wdv9o9sp2veps0e5pftup5990vfw5vaw" timestamp="1628826611"&gt;208&lt;/key&gt;&lt;/foreign-keys&gt;&lt;ref-type name="Journal Article"&gt;17&lt;/ref-type&gt;&lt;contributors&gt;&lt;authors&gt;&lt;author&gt;Wang, Ziyan&lt;/author&gt;&lt;author&gt;Shi, Chengyin&lt;/author&gt;&lt;author&gt;Wang, Hailiang&lt;/author&gt;&lt;author&gt;Wan, Xiaoyuan&lt;/author&gt;&lt;author&gt;Zhang, Qingli&lt;/author&gt;&lt;author&gt;Song, Xiaoling&lt;/author&gt;&lt;author&gt;Li, Ge&lt;/author&gt;&lt;author&gt;Gong, Miao&lt;/author&gt;&lt;author&gt;Ye, Shigen&lt;/author&gt;&lt;author&gt;Xie, Guosi&lt;/author&gt;&lt;/authors&gt;&lt;/contributors&gt;&lt;titles&gt;&lt;title&gt;A novel research on isolation and characterization of Photobacterium damselae subsp. damselae from Pacific white shrimp, Penaeus vannamei, displaying black gill disease cultured in China&lt;/title&gt;&lt;secondary-title&gt;Journal of fish diseases&lt;/secondary-title&gt;&lt;/titles&gt;&lt;periodical&gt;&lt;full-title&gt;Journal of fish diseases&lt;/full-title&gt;&lt;/periodical&gt;&lt;pages&gt;551-559&lt;/pages&gt;&lt;volume&gt;43&lt;/volume&gt;&lt;number&gt;5&lt;/number&gt;&lt;dates&gt;&lt;year&gt;2020&lt;/year&gt;&lt;/dates&gt;&lt;isbn&gt;0140-7775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Wang et al. (2020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;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Karthikeyan&lt;/Author&gt;&lt;Year&gt;2015&lt;/Year&gt;&lt;RecNum&gt;209&lt;/RecNum&gt;&lt;DisplayText&gt;Karthikeyan et al. (2015)&lt;/DisplayText&gt;&lt;record&gt;&lt;rec-number&gt;209&lt;/rec-number&gt;&lt;foreign-keys&gt;&lt;key app="EN" db-id="z0r5wdv9o9sp2veps0e5pftup5990vfw5vaw" timestamp="1628826646"&gt;209&lt;/key&gt;&lt;/foreign-keys&gt;&lt;ref-type name="Journal Article"&gt;17&lt;/ref-type&gt;&lt;contributors&gt;&lt;authors&gt;&lt;author&gt;Karthikeyan, Velmurugan&lt;/author&gt;&lt;author&gt;Selvakumar, Periyasamy&lt;/author&gt;&lt;author&gt;Gopalakrishnan, Ayyaru&lt;/author&gt;&lt;/authors&gt;&lt;/contributors&gt;&lt;titles&gt;&lt;title&gt;A novel report of fungal pathogen Aspergillus awamori causing black gill infection on Litopenaeus vannamei (pacific white shrimp)&lt;/title&gt;&lt;secondary-title&gt;Aquaculture&lt;/secondary-title&gt;&lt;/titles&gt;&lt;periodical&gt;&lt;full-title&gt;Aquaculture&lt;/full-title&gt;&lt;/periodical&gt;&lt;pages&gt;36-40&lt;/pages&gt;&lt;volume&gt;444&lt;/volume&gt;&lt;dates&gt;&lt;year&gt;2015&lt;/year&gt;&lt;/dates&gt;&lt;isbn&gt;0044-848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Karthikeyan et al. (2015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  <w:tr w:rsidR="00712566" w:rsidRPr="009D5910" w:rsidTr="007E5BF2">
        <w:trPr>
          <w:trHeight w:val="552"/>
        </w:trPr>
        <w:tc>
          <w:tcPr>
            <w:tcW w:w="439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</w:pPr>
            <w:proofErr w:type="spellStart"/>
            <w:r w:rsidRPr="009D5910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4"/>
                <w:szCs w:val="24"/>
              </w:rPr>
              <w:t>Zoothamnium</w:t>
            </w:r>
            <w:proofErr w:type="spellEnd"/>
          </w:p>
        </w:tc>
        <w:tc>
          <w:tcPr>
            <w:tcW w:w="453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712566" w:rsidRPr="009D5910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9D5910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Protozoa</w:t>
            </w:r>
          </w:p>
        </w:tc>
        <w:tc>
          <w:tcPr>
            <w:tcW w:w="396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712566" w:rsidRPr="00554B48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instrText xml:space="preserve"> ADDIN EN.CITE &lt;EndNote&gt;&lt;Cite AuthorYear="1"&gt;&lt;Author&gt;Hafidloh&lt;/Author&gt;&lt;Year&gt;2019&lt;/Year&gt;&lt;RecNum&gt;210&lt;/RecNum&gt;&lt;DisplayText&gt;Hafidloh and Sari (2019)&lt;/DisplayText&gt;&lt;record&gt;&lt;rec-number&gt;210&lt;/rec-number&gt;&lt;foreign-keys&gt;&lt;key app="EN" db-id="z0r5wdv9o9sp2veps0e5pftup5990vfw5vaw" timestamp="1628826734"&gt;210&lt;/key&gt;&lt;/foreign-keys&gt;&lt;ref-type name="Conference Proceedings"&gt;10&lt;/ref-type&gt;&lt;contributors&gt;&lt;authors&gt;&lt;author&gt;Hafidloh, U&lt;/author&gt;&lt;author&gt;Sari, PDW&lt;/author&gt;&lt;/authors&gt;&lt;/contributors&gt;&lt;titles&gt;&lt;title&gt;Protozoan parasites of Vannamei Shrimp (Litopenaeus vannamei) in farmed fish from Pasuruan, Indonesia&lt;/title&gt;&lt;secondary-title&gt;IOP Conference Series: Earth and Environmental Science&lt;/secondary-title&gt;&lt;/titles&gt;&lt;pages&gt;012091&lt;/pages&gt;&lt;volume&gt;236&lt;/volume&gt;&lt;number&gt;1&lt;/number&gt;&lt;dates&gt;&lt;year&gt;2019&lt;/year&gt;&lt;/dates&gt;&lt;publisher&gt;IOP Publishing&lt;/publisher&gt;&lt;isbn&gt;1755-1315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text1"/>
                <w:kern w:val="24"/>
                <w:sz w:val="24"/>
                <w:szCs w:val="24"/>
              </w:rPr>
              <w:t>Hafidloh and Sari (2019)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fldChar w:fldCharType="end"/>
            </w:r>
          </w:p>
        </w:tc>
      </w:tr>
    </w:tbl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712566" w:rsidSect="009D5910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712566" w:rsidRDefault="00712566" w:rsidP="00712566">
      <w:pPr>
        <w:spacing w:after="0" w:line="36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Tabe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6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unit cluster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itopenae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vannamei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ns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1 unit </w:t>
      </w:r>
      <w:proofErr w:type="spellStart"/>
      <w:r>
        <w:rPr>
          <w:rFonts w:ascii="Times New Roman" w:hAnsi="Times New Roman" w:cs="Times New Roman"/>
          <w:sz w:val="24"/>
          <w:szCs w:val="24"/>
        </w:rPr>
        <w:t>klus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ko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, 4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ola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, 1 unit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ola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arantina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1 unit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kolam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limbah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</w:p>
    <w:p w:rsidR="00712566" w:rsidRDefault="00712566" w:rsidP="00712566">
      <w:pPr>
        <w:spacing w:after="0" w:line="36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sum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:</w:t>
      </w:r>
    </w:p>
    <w:p w:rsidR="00712566" w:rsidRDefault="00712566" w:rsidP="00712566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= 120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hari</w:t>
      </w:r>
      <w:proofErr w:type="spellEnd"/>
    </w:p>
    <w:p w:rsidR="00712566" w:rsidRPr="00AB347B" w:rsidRDefault="00712566" w:rsidP="00712566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= 3 </w:t>
      </w:r>
      <w:proofErr w:type="spellStart"/>
      <w:r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iklus</w:t>
      </w:r>
      <w:proofErr w:type="spellEnd"/>
    </w:p>
    <w:p w:rsidR="00712566" w:rsidRDefault="00712566" w:rsidP="0071256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13461" w:type="dxa"/>
        <w:tblInd w:w="93" w:type="dxa"/>
        <w:tblLook w:val="04A0" w:firstRow="1" w:lastRow="0" w:firstColumn="1" w:lastColumn="0" w:noHBand="0" w:noVBand="1"/>
      </w:tblPr>
      <w:tblGrid>
        <w:gridCol w:w="679"/>
        <w:gridCol w:w="378"/>
        <w:gridCol w:w="2680"/>
        <w:gridCol w:w="1596"/>
        <w:gridCol w:w="290"/>
        <w:gridCol w:w="1306"/>
        <w:gridCol w:w="1314"/>
        <w:gridCol w:w="282"/>
        <w:gridCol w:w="1416"/>
        <w:gridCol w:w="922"/>
        <w:gridCol w:w="553"/>
        <w:gridCol w:w="2045"/>
      </w:tblGrid>
      <w:tr w:rsidR="00712566" w:rsidRPr="00DB50BA" w:rsidTr="007E5BF2">
        <w:trPr>
          <w:trHeight w:val="478"/>
        </w:trPr>
        <w:tc>
          <w:tcPr>
            <w:tcW w:w="13461" w:type="dxa"/>
            <w:gridSpan w:val="12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JUMLAH KOLAM DALAM SATU KLUSTER</w:t>
            </w:r>
          </w:p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30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15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anjang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m)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ebar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m)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dalaman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m)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Jumlah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unit)</w:t>
            </w:r>
          </w:p>
        </w:tc>
        <w:tc>
          <w:tcPr>
            <w:tcW w:w="147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uas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antai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m2)</w:t>
            </w:r>
          </w:p>
        </w:tc>
        <w:tc>
          <w:tcPr>
            <w:tcW w:w="2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Tot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uas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antai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m2)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305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olam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roduksi</w:t>
            </w:r>
            <w:proofErr w:type="spellEnd"/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5,00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5,00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,50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1475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025</w:t>
            </w:r>
          </w:p>
        </w:tc>
        <w:tc>
          <w:tcPr>
            <w:tcW w:w="204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0.250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olam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engelolaan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air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masuk</w:t>
            </w:r>
            <w:proofErr w:type="spellEnd"/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55,00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5,75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,50</w:t>
            </w:r>
          </w:p>
        </w:tc>
        <w:tc>
          <w:tcPr>
            <w:tcW w:w="141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1475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516</w:t>
            </w:r>
          </w:p>
        </w:tc>
        <w:tc>
          <w:tcPr>
            <w:tcW w:w="204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0.065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olam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arantina</w:t>
            </w:r>
            <w:proofErr w:type="spellEnd"/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94,50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30,00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,50</w:t>
            </w:r>
          </w:p>
        </w:tc>
        <w:tc>
          <w:tcPr>
            <w:tcW w:w="1416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475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835</w:t>
            </w:r>
          </w:p>
        </w:tc>
        <w:tc>
          <w:tcPr>
            <w:tcW w:w="204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835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olam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engelolaan</w:t>
            </w:r>
            <w:proofErr w:type="spellEnd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air </w:t>
            </w:r>
            <w:proofErr w:type="spellStart"/>
            <w:r w:rsidRPr="002B600F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limbah</w:t>
            </w:r>
            <w:proofErr w:type="spellEnd"/>
          </w:p>
        </w:tc>
        <w:tc>
          <w:tcPr>
            <w:tcW w:w="159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54,50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0,00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,00</w:t>
            </w:r>
          </w:p>
        </w:tc>
        <w:tc>
          <w:tcPr>
            <w:tcW w:w="141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475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180</w:t>
            </w:r>
          </w:p>
        </w:tc>
        <w:tc>
          <w:tcPr>
            <w:tcW w:w="204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180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37" w:type="dxa"/>
            <w:gridSpan w:val="10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Total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luas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laha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produksi</w:t>
            </w:r>
            <w:proofErr w:type="spellEnd"/>
          </w:p>
        </w:tc>
        <w:tc>
          <w:tcPr>
            <w:tcW w:w="20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35.330</w:t>
            </w: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5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929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Karakteristik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biay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benur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digunakan</w:t>
            </w:r>
            <w:proofErr w:type="spellEnd"/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Per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Modul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Per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Kolam</w:t>
            </w:r>
            <w:proofErr w:type="spellEnd"/>
          </w:p>
        </w:tc>
        <w:tc>
          <w:tcPr>
            <w:tcW w:w="147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Satuan</w:t>
            </w:r>
            <w:proofErr w:type="spellEnd"/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305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Padat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Teb</w:t>
            </w: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ar</w:t>
            </w:r>
            <w:proofErr w:type="spellEnd"/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300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Ekor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/m2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mlah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Tebar</w:t>
            </w:r>
            <w:proofErr w:type="spellEnd"/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6.075.000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Ekor</w:t>
            </w:r>
            <w:proofErr w:type="spellEnd"/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6.075.000</w:t>
            </w:r>
          </w:p>
        </w:tc>
        <w:tc>
          <w:tcPr>
            <w:tcW w:w="141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607.500</w:t>
            </w:r>
          </w:p>
        </w:tc>
        <w:tc>
          <w:tcPr>
            <w:tcW w:w="1475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Ekor</w:t>
            </w:r>
            <w:proofErr w:type="spellEnd"/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305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Harga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Benur</w:t>
            </w:r>
            <w:proofErr w:type="spellEnd"/>
          </w:p>
        </w:tc>
        <w:tc>
          <w:tcPr>
            <w:tcW w:w="159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43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Rp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/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Ekor</w:t>
            </w:r>
            <w:proofErr w:type="spellEnd"/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61.225.000</w:t>
            </w:r>
          </w:p>
        </w:tc>
        <w:tc>
          <w:tcPr>
            <w:tcW w:w="141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6.122.500</w:t>
            </w:r>
          </w:p>
        </w:tc>
        <w:tc>
          <w:tcPr>
            <w:tcW w:w="1475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Rp</w:t>
            </w:r>
            <w:proofErr w:type="spellEnd"/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0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929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mlah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pak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siklus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= 120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hari</w:t>
            </w:r>
            <w:proofErr w:type="spellEnd"/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Per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Modul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Per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Kolam</w:t>
            </w:r>
            <w:proofErr w:type="spellEnd"/>
          </w:p>
        </w:tc>
        <w:tc>
          <w:tcPr>
            <w:tcW w:w="147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Satuan</w:t>
            </w:r>
            <w:proofErr w:type="spellEnd"/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305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FCR</w:t>
            </w:r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,3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mlah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Panen</w:t>
            </w:r>
            <w:proofErr w:type="spellEnd"/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14.223</w:t>
            </w:r>
          </w:p>
        </w:tc>
        <w:tc>
          <w:tcPr>
            <w:tcW w:w="141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1.422</w:t>
            </w:r>
          </w:p>
        </w:tc>
        <w:tc>
          <w:tcPr>
            <w:tcW w:w="1475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mlah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Pakan</w:t>
            </w:r>
            <w:proofErr w:type="spellEnd"/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48.490</w:t>
            </w:r>
          </w:p>
        </w:tc>
        <w:tc>
          <w:tcPr>
            <w:tcW w:w="1416" w:type="dxa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4.849</w:t>
            </w:r>
          </w:p>
        </w:tc>
        <w:tc>
          <w:tcPr>
            <w:tcW w:w="1475" w:type="dxa"/>
            <w:gridSpan w:val="2"/>
            <w:tcBorders>
              <w:top w:val="nil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Kg</w:t>
            </w: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Harga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Pakan</w:t>
            </w:r>
            <w:proofErr w:type="spellEnd"/>
          </w:p>
        </w:tc>
        <w:tc>
          <w:tcPr>
            <w:tcW w:w="159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6.850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Rp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/Kg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.502.063.759</w:t>
            </w:r>
          </w:p>
        </w:tc>
        <w:tc>
          <w:tcPr>
            <w:tcW w:w="141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250.206.376</w:t>
            </w:r>
          </w:p>
        </w:tc>
        <w:tc>
          <w:tcPr>
            <w:tcW w:w="1475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Rp</w:t>
            </w:r>
            <w:proofErr w:type="spellEnd"/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5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863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Biaya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roduksi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iklus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4566" w:type="dxa"/>
            <w:gridSpan w:val="3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26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roduksi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iklus</w:t>
            </w:r>
            <w:proofErr w:type="spellEnd"/>
          </w:p>
        </w:tc>
        <w:tc>
          <w:tcPr>
            <w:tcW w:w="26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roduksi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26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566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siapan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lam</w:t>
            </w:r>
            <w:proofErr w:type="spellEnd"/>
          </w:p>
        </w:tc>
        <w:tc>
          <w:tcPr>
            <w:tcW w:w="262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0.250.000</w:t>
            </w:r>
          </w:p>
        </w:tc>
        <w:tc>
          <w:tcPr>
            <w:tcW w:w="2620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60.750.0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nur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61.225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783.675.0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kan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.502.063.759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7.506.191.278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apur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5.804.4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7.413.2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puk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.539.09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4.617.27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bat-obatan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infektan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biotik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ll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2.669.138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68.007.414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strik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LN</w:t>
            </w:r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88.000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864.000.0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olar (BBM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enset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1.000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63.000.0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6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k</w:t>
            </w:r>
            <w:proofErr w:type="spellEnd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rduga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00.000.000</w:t>
            </w:r>
          </w:p>
        </w:tc>
        <w:tc>
          <w:tcPr>
            <w:tcW w:w="2620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00.000.000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.222.551.387</w:t>
            </w:r>
          </w:p>
        </w:tc>
        <w:tc>
          <w:tcPr>
            <w:tcW w:w="2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9.667.654.162</w:t>
            </w:r>
          </w:p>
        </w:tc>
      </w:tr>
      <w:tr w:rsidR="00712566" w:rsidRPr="009B5DC9" w:rsidTr="007E5BF2">
        <w:trPr>
          <w:gridAfter w:val="2"/>
          <w:wAfter w:w="2598" w:type="dxa"/>
          <w:trHeight w:val="290"/>
        </w:trPr>
        <w:tc>
          <w:tcPr>
            <w:tcW w:w="10863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9B5DC9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iaya</w:t>
            </w:r>
            <w:proofErr w:type="spellEnd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9B5D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aryaw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iklus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4566" w:type="dxa"/>
            <w:gridSpan w:val="3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26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Biaya</w:t>
            </w:r>
            <w:proofErr w:type="spellEnd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Karyawan</w:t>
            </w:r>
            <w:proofErr w:type="spellEnd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Siklus</w:t>
            </w:r>
            <w:proofErr w:type="spellEnd"/>
          </w:p>
        </w:tc>
        <w:tc>
          <w:tcPr>
            <w:tcW w:w="26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Biaya</w:t>
            </w:r>
            <w:proofErr w:type="spellEnd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Karyawan</w:t>
            </w:r>
            <w:proofErr w:type="spellEnd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262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566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i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arm Manager</w:t>
            </w:r>
          </w:p>
        </w:tc>
        <w:tc>
          <w:tcPr>
            <w:tcW w:w="262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3.000.000</w:t>
            </w:r>
          </w:p>
        </w:tc>
        <w:tc>
          <w:tcPr>
            <w:tcW w:w="2620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9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i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arm Supervisor</w:t>
            </w:r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20.000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60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i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kerja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mbak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12.000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936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6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i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- Security</w:t>
            </w:r>
          </w:p>
        </w:tc>
        <w:tc>
          <w:tcPr>
            <w:tcW w:w="2620" w:type="dxa"/>
            <w:gridSpan w:val="2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02.000.000</w:t>
            </w:r>
          </w:p>
        </w:tc>
        <w:tc>
          <w:tcPr>
            <w:tcW w:w="2620" w:type="dxa"/>
            <w:gridSpan w:val="3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06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6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ang</w:t>
            </w:r>
            <w:proofErr w:type="spellEnd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90E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kan</w:t>
            </w:r>
            <w:proofErr w:type="spellEnd"/>
          </w:p>
        </w:tc>
        <w:tc>
          <w:tcPr>
            <w:tcW w:w="2620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48.000.000</w:t>
            </w:r>
          </w:p>
        </w:tc>
        <w:tc>
          <w:tcPr>
            <w:tcW w:w="2620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44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495.000.000</w:t>
            </w:r>
          </w:p>
        </w:tc>
        <w:tc>
          <w:tcPr>
            <w:tcW w:w="2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.485.000.000</w:t>
            </w:r>
          </w:p>
        </w:tc>
      </w:tr>
      <w:tr w:rsidR="00712566" w:rsidRPr="00490ECB" w:rsidTr="007E5BF2">
        <w:trPr>
          <w:gridAfter w:val="2"/>
          <w:wAfter w:w="2598" w:type="dxa"/>
          <w:trHeight w:val="145"/>
        </w:trPr>
        <w:tc>
          <w:tcPr>
            <w:tcW w:w="105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5623" w:type="dxa"/>
            <w:gridSpan w:val="5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TOTAL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Biaya</w:t>
            </w:r>
            <w:proofErr w:type="spellEnd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produksi</w:t>
            </w:r>
            <w:proofErr w:type="spellEnd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karyawan</w:t>
            </w:r>
            <w:proofErr w:type="spellEnd"/>
          </w:p>
        </w:tc>
        <w:tc>
          <w:tcPr>
            <w:tcW w:w="2620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3.717.551.387</w:t>
            </w:r>
          </w:p>
        </w:tc>
        <w:tc>
          <w:tcPr>
            <w:tcW w:w="262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490EC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11.152.654.162</w:t>
            </w:r>
          </w:p>
        </w:tc>
      </w:tr>
      <w:tr w:rsidR="00712566" w:rsidRPr="00490ECB" w:rsidTr="007E5BF2">
        <w:trPr>
          <w:gridAfter w:val="2"/>
          <w:wAfter w:w="2598" w:type="dxa"/>
          <w:trHeight w:val="290"/>
        </w:trPr>
        <w:tc>
          <w:tcPr>
            <w:tcW w:w="1057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4566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:rsidR="00712566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:rsidR="00712566" w:rsidRPr="00490ECB" w:rsidRDefault="00712566" w:rsidP="007E5BF2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2620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712566" w:rsidRPr="00490ECB" w:rsidRDefault="00712566" w:rsidP="007E5BF2">
            <w:pPr>
              <w:spacing w:after="0" w:line="240" w:lineRule="auto"/>
              <w:jc w:val="right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11416" w:type="dxa"/>
            <w:gridSpan w:val="11"/>
            <w:shd w:val="clear" w:color="auto" w:fill="auto"/>
            <w:noWrap/>
            <w:vAlign w:val="center"/>
            <w:hideMark/>
          </w:tcPr>
          <w:p w:rsidR="00712566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lastRenderedPageBreak/>
              <w:t>Nilai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Jual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Udang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3 (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tig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)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kenario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lulushidupan</w:t>
            </w:r>
            <w:proofErr w:type="spellEnd"/>
          </w:p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373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Harga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Jual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Udang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Rp</w:t>
            </w:r>
            <w:proofErr w:type="spellEnd"/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/Kg</w:t>
            </w:r>
          </w:p>
        </w:tc>
        <w:tc>
          <w:tcPr>
            <w:tcW w:w="15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65.000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373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Kelulushidupan</w:t>
            </w:r>
            <w:proofErr w:type="spellEnd"/>
          </w:p>
        </w:tc>
        <w:tc>
          <w:tcPr>
            <w:tcW w:w="15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90%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75%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60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3058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ane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1 (DOC 70)</w:t>
            </w:r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74.092.105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11.743.421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49.394.73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8" w:type="dxa"/>
            <w:gridSpan w:val="2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ane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2 (DOC 90</w:t>
            </w: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59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.719.616.935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.433.014.113</w:t>
            </w:r>
          </w:p>
        </w:tc>
        <w:tc>
          <w:tcPr>
            <w:tcW w:w="1596" w:type="dxa"/>
            <w:gridSpan w:val="2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.146.411.29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8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ane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total (DOC 120)</w:t>
            </w:r>
          </w:p>
        </w:tc>
        <w:tc>
          <w:tcPr>
            <w:tcW w:w="159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5.330.812.500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4.442.343.750</w:t>
            </w:r>
          </w:p>
        </w:tc>
        <w:tc>
          <w:tcPr>
            <w:tcW w:w="1596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.553.875.00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12566" w:rsidRPr="00DB50BA" w:rsidTr="007E5BF2">
        <w:trPr>
          <w:trHeight w:val="290"/>
        </w:trPr>
        <w:tc>
          <w:tcPr>
            <w:tcW w:w="6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0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7.424.521.541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6.187.101.284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DB50B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4.949.681.02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2566" w:rsidRPr="00DB50BA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:rsidR="00712566" w:rsidRDefault="00712566" w:rsidP="0071256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3812" w:type="dxa"/>
        <w:tblInd w:w="93" w:type="dxa"/>
        <w:tblLook w:val="04A0" w:firstRow="1" w:lastRow="0" w:firstColumn="1" w:lastColumn="0" w:noHBand="0" w:noVBand="1"/>
      </w:tblPr>
      <w:tblGrid>
        <w:gridCol w:w="700"/>
        <w:gridCol w:w="2576"/>
        <w:gridCol w:w="2011"/>
        <w:gridCol w:w="1716"/>
        <w:gridCol w:w="1686"/>
        <w:gridCol w:w="1716"/>
        <w:gridCol w:w="1686"/>
        <w:gridCol w:w="1721"/>
      </w:tblGrid>
      <w:tr w:rsidR="00712566" w:rsidRPr="00045423" w:rsidTr="007E5BF2">
        <w:trPr>
          <w:trHeight w:val="290"/>
        </w:trPr>
        <w:tc>
          <w:tcPr>
            <w:tcW w:w="70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576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Deskripsi</w:t>
            </w:r>
            <w:proofErr w:type="spellEnd"/>
          </w:p>
        </w:tc>
        <w:tc>
          <w:tcPr>
            <w:tcW w:w="372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lulushidup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90%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lulushidup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75%</w:t>
            </w:r>
          </w:p>
        </w:tc>
        <w:tc>
          <w:tcPr>
            <w:tcW w:w="340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lulushidup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60%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257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</w:p>
        </w:tc>
        <w:tc>
          <w:tcPr>
            <w:tcW w:w="2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klus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Tahun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klus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Tahun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klus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7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Per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Tahun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5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dapatan</w:t>
            </w:r>
            <w:proofErr w:type="spellEnd"/>
          </w:p>
        </w:tc>
        <w:tc>
          <w:tcPr>
            <w:tcW w:w="201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24.521.541</w:t>
            </w:r>
          </w:p>
        </w:tc>
        <w:tc>
          <w:tcPr>
            <w:tcW w:w="17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.273.564.622</w:t>
            </w:r>
          </w:p>
        </w:tc>
        <w:tc>
          <w:tcPr>
            <w:tcW w:w="16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87.101.284</w:t>
            </w:r>
          </w:p>
        </w:tc>
        <w:tc>
          <w:tcPr>
            <w:tcW w:w="17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.561.303.852</w:t>
            </w:r>
          </w:p>
        </w:tc>
        <w:tc>
          <w:tcPr>
            <w:tcW w:w="16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49.681.027</w:t>
            </w:r>
          </w:p>
        </w:tc>
        <w:tc>
          <w:tcPr>
            <w:tcW w:w="172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849.043.081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76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onal</w:t>
            </w:r>
            <w:proofErr w:type="spellEnd"/>
          </w:p>
        </w:tc>
        <w:tc>
          <w:tcPr>
            <w:tcW w:w="201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17.551.387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152.654.162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17.551.387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152.654.162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17.551.387</w:t>
            </w:r>
          </w:p>
        </w:tc>
        <w:tc>
          <w:tcPr>
            <w:tcW w:w="172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152.654.162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576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untung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asar</w:t>
            </w:r>
            <w:proofErr w:type="spellEnd"/>
          </w:p>
        </w:tc>
        <w:tc>
          <w:tcPr>
            <w:tcW w:w="201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.706.970.154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1.120.910.461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.469.549.897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7.408.649.690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.232.129.640</w:t>
            </w:r>
          </w:p>
        </w:tc>
        <w:tc>
          <w:tcPr>
            <w:tcW w:w="172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3.696.388.920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6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onus 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si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10%)</w:t>
            </w:r>
          </w:p>
        </w:tc>
        <w:tc>
          <w:tcPr>
            <w:tcW w:w="201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.697.015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2.091.046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6.954.990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0.864.969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.212.964</w:t>
            </w:r>
          </w:p>
        </w:tc>
        <w:tc>
          <w:tcPr>
            <w:tcW w:w="172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.638.892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6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presisasi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20 %)</w:t>
            </w:r>
          </w:p>
        </w:tc>
        <w:tc>
          <w:tcPr>
            <w:tcW w:w="201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1.394.031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24.182.092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.909.979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81.729.938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6.425.928</w:t>
            </w:r>
          </w:p>
        </w:tc>
        <w:tc>
          <w:tcPr>
            <w:tcW w:w="172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9.277.784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576" w:type="dxa"/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Keuntungan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bersih</w:t>
            </w:r>
            <w:proofErr w:type="spellEnd"/>
          </w:p>
        </w:tc>
        <w:tc>
          <w:tcPr>
            <w:tcW w:w="201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.594.879.107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7.784.637.322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1.728.684.928</w:t>
            </w:r>
          </w:p>
        </w:tc>
        <w:tc>
          <w:tcPr>
            <w:tcW w:w="171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5.186.054.783</w:t>
            </w:r>
          </w:p>
        </w:tc>
        <w:tc>
          <w:tcPr>
            <w:tcW w:w="1686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862.490.748</w:t>
            </w:r>
          </w:p>
        </w:tc>
        <w:tc>
          <w:tcPr>
            <w:tcW w:w="1721" w:type="dxa"/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2.587.472.244</w:t>
            </w:r>
          </w:p>
        </w:tc>
      </w:tr>
      <w:tr w:rsidR="00712566" w:rsidRPr="00045423" w:rsidTr="007E5BF2">
        <w:trPr>
          <w:trHeight w:val="290"/>
        </w:trPr>
        <w:tc>
          <w:tcPr>
            <w:tcW w:w="7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odal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</w:p>
        </w:tc>
        <w:tc>
          <w:tcPr>
            <w:tcW w:w="201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55.570.106</w:t>
            </w:r>
          </w:p>
        </w:tc>
        <w:tc>
          <w:tcPr>
            <w:tcW w:w="17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68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55.570.106</w:t>
            </w:r>
          </w:p>
        </w:tc>
        <w:tc>
          <w:tcPr>
            <w:tcW w:w="17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68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55.570.106</w:t>
            </w:r>
          </w:p>
        </w:tc>
        <w:tc>
          <w:tcPr>
            <w:tcW w:w="172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712566" w:rsidRPr="00045423" w:rsidTr="007E5BF2">
        <w:trPr>
          <w:trHeight w:val="300"/>
        </w:trPr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5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PAY</w:t>
            </w: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BACK PERIOD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E</w:t>
            </w:r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 xml:space="preserve"> (</w:t>
            </w:r>
            <w:proofErr w:type="spellStart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iklus</w:t>
            </w:r>
            <w:proofErr w:type="spellEnd"/>
            <w:r w:rsidRPr="00045423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2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AB347B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B34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,9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AB347B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16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AB347B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B34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,3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AB347B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16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12566" w:rsidRPr="00AB347B" w:rsidRDefault="00712566" w:rsidP="007E5B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B34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4,7</w:t>
            </w:r>
          </w:p>
        </w:tc>
        <w:tc>
          <w:tcPr>
            <w:tcW w:w="17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2566" w:rsidRPr="00045423" w:rsidRDefault="00712566" w:rsidP="007E5BF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454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</w:tbl>
    <w:p w:rsidR="00712566" w:rsidRPr="009677D8" w:rsidRDefault="00712566" w:rsidP="00712566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712566" w:rsidRPr="009677D8" w:rsidSect="009677D8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2566" w:rsidRPr="006D28B1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6D28B1">
        <w:rPr>
          <w:rFonts w:ascii="Times New Roman" w:hAnsi="Times New Roman" w:cs="Times New Roman"/>
          <w:b/>
          <w:sz w:val="24"/>
          <w:szCs w:val="24"/>
        </w:rPr>
        <w:t>Gambar</w:t>
      </w:r>
      <w:proofErr w:type="spellEnd"/>
      <w:r w:rsidRPr="006D28B1">
        <w:rPr>
          <w:rFonts w:ascii="Times New Roman" w:hAnsi="Times New Roman" w:cs="Times New Roman"/>
          <w:b/>
          <w:sz w:val="24"/>
          <w:szCs w:val="24"/>
        </w:rPr>
        <w:t xml:space="preserve"> 1.</w:t>
      </w:r>
      <w:proofErr w:type="gramEnd"/>
      <w:r w:rsidRPr="006D28B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logaritmik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udang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kepadat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replikat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6D28B1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data rata-rata ±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deviasi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 w:rsidRPr="006D28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8B1">
        <w:rPr>
          <w:rFonts w:ascii="Times New Roman" w:hAnsi="Times New Roman" w:cs="Times New Roman"/>
          <w:sz w:val="24"/>
          <w:szCs w:val="24"/>
        </w:rPr>
        <w:t>repli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vri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(2020)</w: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0F93FFB" wp14:editId="45182A71">
            <wp:extent cx="5209309" cy="3260437"/>
            <wp:effectExtent l="0" t="0" r="10795" b="1651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712566" w:rsidRPr="00F30679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Gamba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Pr="006D28B1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6D28B1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itopenae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vannamei</w:t>
      </w:r>
    </w:p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4BDAA87F" wp14:editId="1E7EDF0A">
                <wp:simplePos x="0" y="0"/>
                <wp:positionH relativeFrom="column">
                  <wp:posOffset>25052</wp:posOffset>
                </wp:positionH>
                <wp:positionV relativeFrom="paragraph">
                  <wp:posOffset>125469</wp:posOffset>
                </wp:positionV>
                <wp:extent cx="1691014" cy="0"/>
                <wp:effectExtent l="0" t="76200" r="23495" b="114300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691014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rgbClr val="FF0000"/>
                          </a:solidFill>
                          <a:prstDash val="dash"/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8" o:spid="_x0000_s1026" type="#_x0000_t32" style="position:absolute;margin-left:1.95pt;margin-top:9.9pt;width:133.15pt;height:0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" strokecolor="red" strokeweight="1.5pt">
                <v:stroke dashstyle="dash"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043F4061" wp14:editId="09957021">
                <wp:simplePos x="0" y="0"/>
                <wp:positionH relativeFrom="column">
                  <wp:posOffset>25052</wp:posOffset>
                </wp:positionH>
                <wp:positionV relativeFrom="paragraph">
                  <wp:posOffset>125469</wp:posOffset>
                </wp:positionV>
                <wp:extent cx="0" cy="6814159"/>
                <wp:effectExtent l="0" t="0" r="19050" b="25400"/>
                <wp:wrapNone/>
                <wp:docPr id="7" name="Straight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6814159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7" o:spid="_x0000_s1026" style="position:absolute;flip:y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.95pt,9.9pt" to="1.95pt,546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" strokecolor="red" strokeweight="1.5pt">
                <v:stroke dashstyle="dash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4FB5FE1" wp14:editId="7A9A15EC">
                <wp:simplePos x="0" y="0"/>
                <wp:positionH relativeFrom="column">
                  <wp:posOffset>1518203</wp:posOffset>
                </wp:positionH>
                <wp:positionV relativeFrom="paragraph">
                  <wp:posOffset>32488</wp:posOffset>
                </wp:positionV>
                <wp:extent cx="2993923" cy="473075"/>
                <wp:effectExtent l="0" t="0" r="16510" b="22225"/>
                <wp:wrapNone/>
                <wp:docPr id="2" name="Flowchart: Dat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93923" cy="473075"/>
                        </a:xfrm>
                        <a:prstGeom prst="flowChartInputOutpu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AC1E48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POLA PRODUKSI UDANG SISTEM INTENS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111" coordsize="21600,21600" o:spt="111" path="m4321,l21600,,17204,21600,,21600xe">
                <v:stroke joinstyle="miter"/>
                <v:path gradientshapeok="t" o:connecttype="custom" o:connectlocs="12961,0;10800,0;2161,10800;8602,21600;10800,21600;19402,10800" textboxrect="4321,0,17204,21600"/>
              </v:shapetype>
              <v:shape id="Flowchart: Data 2" o:spid="_x0000_s1026" type="#_x0000_t111" style="position:absolute;left:0;text-align:left;margin-left:119.55pt;margin-top:2.55pt;width:235.75pt;height:37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" filled="f" strokecolor="#243f60 [1604]" strokeweight="2pt">
                <v:textbox>
                  <w:txbxContent>
                    <w:p w:rsidR="00712566" w:rsidRPr="00AC1E48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r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POLA PRODUKSI UDANG SISTEM INTENSIF</w:t>
                      </w:r>
                    </w:p>
                  </w:txbxContent>
                </v:textbox>
              </v:shape>
            </w:pict>
          </mc:Fallback>
        </mc:AlternateContent>
      </w:r>
    </w:p>
    <w:p w:rsidR="00712566" w:rsidRPr="00AD2177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C9CE624" wp14:editId="6A35CC2A">
                <wp:simplePos x="0" y="0"/>
                <wp:positionH relativeFrom="column">
                  <wp:posOffset>2880360</wp:posOffset>
                </wp:positionH>
                <wp:positionV relativeFrom="paragraph">
                  <wp:posOffset>160020</wp:posOffset>
                </wp:positionV>
                <wp:extent cx="1905" cy="237490"/>
                <wp:effectExtent l="0" t="0" r="36195" b="10160"/>
                <wp:wrapNone/>
                <wp:docPr id="15" name="Straight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905" cy="23749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15" o:spid="_x0000_s1026" style="position:absolute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6.8pt,12.6pt" to="226.95pt,3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" strokecolor="#4579b8 [3044]" strokeweight="1.5pt"/>
            </w:pict>
          </mc:Fallback>
        </mc:AlternateContent>
      </w:r>
    </w:p>
    <w:p w:rsidR="00712566" w:rsidRPr="00AD2177" w:rsidRDefault="00712566" w:rsidP="0071256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tabs>
          <w:tab w:val="left" w:pos="158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5262A17F" wp14:editId="2CDA79A7">
                <wp:simplePos x="0" y="0"/>
                <wp:positionH relativeFrom="column">
                  <wp:posOffset>3453539</wp:posOffset>
                </wp:positionH>
                <wp:positionV relativeFrom="paragraph">
                  <wp:posOffset>280117</wp:posOffset>
                </wp:positionV>
                <wp:extent cx="1378974" cy="0"/>
                <wp:effectExtent l="0" t="0" r="12065" b="19050"/>
                <wp:wrapNone/>
                <wp:docPr id="5" name="Straight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378974" cy="0"/>
                        </a:xfrm>
                        <a:prstGeom prst="line">
                          <a:avLst/>
                        </a:prstGeom>
                        <a:ln w="1270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5" o:spid="_x0000_s1026" style="position:absolute;flip:x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1.95pt,22.05pt" to="380.55pt,22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" strokecolor="#4579b8 [3044]" strokeweight="1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5479C074" wp14:editId="5DD8F23D">
                <wp:simplePos x="0" y="0"/>
                <wp:positionH relativeFrom="column">
                  <wp:posOffset>936523</wp:posOffset>
                </wp:positionH>
                <wp:positionV relativeFrom="paragraph">
                  <wp:posOffset>283169</wp:posOffset>
                </wp:positionV>
                <wp:extent cx="1378974" cy="0"/>
                <wp:effectExtent l="0" t="0" r="12065" b="19050"/>
                <wp:wrapNone/>
                <wp:docPr id="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378974" cy="0"/>
                        </a:xfrm>
                        <a:prstGeom prst="line">
                          <a:avLst/>
                        </a:prstGeom>
                        <a:ln w="1270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4" o:spid="_x0000_s1026" style="position:absolute;flip:x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3.75pt,22.3pt" to="182.35pt,2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" strokecolor="#4579b8 [3044]" strokeweight="1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6D1EEAA" wp14:editId="1EBDEE2A">
                <wp:simplePos x="0" y="0"/>
                <wp:positionH relativeFrom="column">
                  <wp:posOffset>2315497</wp:posOffset>
                </wp:positionH>
                <wp:positionV relativeFrom="paragraph">
                  <wp:posOffset>47195</wp:posOffset>
                </wp:positionV>
                <wp:extent cx="1120775" cy="464574"/>
                <wp:effectExtent l="0" t="0" r="22225" b="12065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20775" cy="464574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AC1E48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D0D0D" w:themeColor="text1" w:themeTint="F2"/>
                                <w:sz w:val="24"/>
                                <w:szCs w:val="24"/>
                              </w:rPr>
                            </w:pPr>
                            <w:r w:rsidRPr="00AC1E48">
                              <w:rPr>
                                <w:b/>
                                <w:color w:val="0D0D0D" w:themeColor="text1" w:themeTint="F2"/>
                                <w:sz w:val="24"/>
                                <w:szCs w:val="24"/>
                              </w:rPr>
                              <w:t>LAHAN PRODUK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" o:spid="_x0000_s1027" style="position:absolute;margin-left:182.3pt;margin-top:3.7pt;width:88.25pt;height:36.6pt;z-index:2517022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" fillcolor="#4f81bd [3204]" strokecolor="#243f60 [1604]" strokeweight="2pt">
                <v:textbox>
                  <w:txbxContent>
                    <w:p w:rsidR="00712566" w:rsidRPr="00AC1E48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color w:val="0D0D0D" w:themeColor="text1" w:themeTint="F2"/>
                          <w:sz w:val="24"/>
                          <w:szCs w:val="24"/>
                        </w:rPr>
                      </w:pPr>
                      <w:r w:rsidRPr="00AC1E48">
                        <w:rPr>
                          <w:b/>
                          <w:color w:val="0D0D0D" w:themeColor="text1" w:themeTint="F2"/>
                          <w:sz w:val="24"/>
                          <w:szCs w:val="24"/>
                        </w:rPr>
                        <w:t>LAHAN PRODUKSI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7668524" wp14:editId="330EA5A6">
                <wp:simplePos x="0" y="0"/>
                <wp:positionH relativeFrom="column">
                  <wp:posOffset>4841240</wp:posOffset>
                </wp:positionH>
                <wp:positionV relativeFrom="paragraph">
                  <wp:posOffset>283210</wp:posOffset>
                </wp:positionV>
                <wp:extent cx="0" cy="473075"/>
                <wp:effectExtent l="0" t="0" r="19050" b="22225"/>
                <wp:wrapNone/>
                <wp:docPr id="20" name="Straight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20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2pt,22.3pt" to="381.2pt,59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3F5969D" wp14:editId="0F9FDF8D">
                <wp:simplePos x="0" y="0"/>
                <wp:positionH relativeFrom="column">
                  <wp:posOffset>3572510</wp:posOffset>
                </wp:positionH>
                <wp:positionV relativeFrom="paragraph">
                  <wp:posOffset>283210</wp:posOffset>
                </wp:positionV>
                <wp:extent cx="0" cy="473075"/>
                <wp:effectExtent l="0" t="0" r="19050" b="22225"/>
                <wp:wrapNone/>
                <wp:docPr id="19" name="Straight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19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81.3pt,22.3pt" to="281.3pt,59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34FE7E3" wp14:editId="2B7FA3C4">
                <wp:simplePos x="0" y="0"/>
                <wp:positionH relativeFrom="column">
                  <wp:posOffset>2205990</wp:posOffset>
                </wp:positionH>
                <wp:positionV relativeFrom="paragraph">
                  <wp:posOffset>283210</wp:posOffset>
                </wp:positionV>
                <wp:extent cx="0" cy="473075"/>
                <wp:effectExtent l="0" t="0" r="19050" b="22225"/>
                <wp:wrapNone/>
                <wp:docPr id="18" name="Straight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18" o:spid="_x0000_s1026" style="position:absolute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7pt,22.3pt" to="173.7pt,59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ABA67CD" wp14:editId="3C2D0CE6">
                <wp:simplePos x="0" y="0"/>
                <wp:positionH relativeFrom="column">
                  <wp:posOffset>935355</wp:posOffset>
                </wp:positionH>
                <wp:positionV relativeFrom="paragraph">
                  <wp:posOffset>281940</wp:posOffset>
                </wp:positionV>
                <wp:extent cx="0" cy="473075"/>
                <wp:effectExtent l="0" t="0" r="19050" b="22225"/>
                <wp:wrapNone/>
                <wp:docPr id="17" name="Straight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17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3.65pt,22.2pt" to="73.65pt,59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" strokecolor="#4579b8 [3044]" strokeweight="1.5pt"/>
            </w:pict>
          </mc:Fallback>
        </mc:AlternateContent>
      </w: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3886997A" wp14:editId="1EBAB91C">
                <wp:simplePos x="0" y="0"/>
                <wp:positionH relativeFrom="column">
                  <wp:posOffset>250723</wp:posOffset>
                </wp:positionH>
                <wp:positionV relativeFrom="paragraph">
                  <wp:posOffset>296463</wp:posOffset>
                </wp:positionV>
                <wp:extent cx="170815" cy="533"/>
                <wp:effectExtent l="0" t="19050" r="635" b="19050"/>
                <wp:wrapNone/>
                <wp:docPr id="68" name="Straight Connector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70815" cy="533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68" o:spid="_x0000_s1026" style="position:absolute;flip:y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9.75pt,23.35pt" to="33.2pt,2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C5C2E33" wp14:editId="77656238">
                <wp:simplePos x="0" y="0"/>
                <wp:positionH relativeFrom="column">
                  <wp:posOffset>226060</wp:posOffset>
                </wp:positionH>
                <wp:positionV relativeFrom="paragraph">
                  <wp:posOffset>292100</wp:posOffset>
                </wp:positionV>
                <wp:extent cx="20955" cy="4624705"/>
                <wp:effectExtent l="19050" t="19050" r="36195" b="4445"/>
                <wp:wrapNone/>
                <wp:docPr id="65" name="Straight Connector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0955" cy="4624705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65" o:spid="_x0000_s1026" style="position:absolute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.8pt,23pt" to="19.45pt,387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0775FCC0" wp14:editId="546E15B6">
                <wp:simplePos x="0" y="0"/>
                <wp:positionH relativeFrom="column">
                  <wp:posOffset>5776819</wp:posOffset>
                </wp:positionH>
                <wp:positionV relativeFrom="paragraph">
                  <wp:posOffset>270622</wp:posOffset>
                </wp:positionV>
                <wp:extent cx="0" cy="4647304"/>
                <wp:effectExtent l="19050" t="0" r="19050" b="1270"/>
                <wp:wrapNone/>
                <wp:docPr id="73" name="Straight Connector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647304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73" o:spid="_x0000_s1026" style="position:absolute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54.85pt,21.3pt" to="454.85pt,38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1E43B74B" wp14:editId="26DB795C">
                <wp:simplePos x="0" y="0"/>
                <wp:positionH relativeFrom="column">
                  <wp:posOffset>5606415</wp:posOffset>
                </wp:positionH>
                <wp:positionV relativeFrom="paragraph">
                  <wp:posOffset>273050</wp:posOffset>
                </wp:positionV>
                <wp:extent cx="172085" cy="0"/>
                <wp:effectExtent l="0" t="19050" r="18415" b="19050"/>
                <wp:wrapNone/>
                <wp:docPr id="72" name="Straight Connector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2085" cy="0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72" o:spid="_x0000_s1026" style="position:absolute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41.45pt,21.5pt" to="455pt,2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4CCB9257" wp14:editId="38B9FE3B">
                <wp:simplePos x="0" y="0"/>
                <wp:positionH relativeFrom="column">
                  <wp:posOffset>4079688</wp:posOffset>
                </wp:positionH>
                <wp:positionV relativeFrom="paragraph">
                  <wp:posOffset>273611</wp:posOffset>
                </wp:positionV>
                <wp:extent cx="172123" cy="0"/>
                <wp:effectExtent l="0" t="19050" r="18415" b="19050"/>
                <wp:wrapNone/>
                <wp:docPr id="71" name="Straight Connector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2123" cy="0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71" o:spid="_x0000_s1026" style="position:absolute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1.25pt,21.55pt" to="334.8pt,21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525AE31E" wp14:editId="03C7CCE5">
                <wp:simplePos x="0" y="0"/>
                <wp:positionH relativeFrom="column">
                  <wp:posOffset>2776743</wp:posOffset>
                </wp:positionH>
                <wp:positionV relativeFrom="paragraph">
                  <wp:posOffset>283135</wp:posOffset>
                </wp:positionV>
                <wp:extent cx="172123" cy="0"/>
                <wp:effectExtent l="0" t="19050" r="18415" b="19050"/>
                <wp:wrapNone/>
                <wp:docPr id="70" name="Straight Connector 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2123" cy="0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70" o:spid="_x0000_s1026" style="position:absolute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8.65pt,22.3pt" to="232.2pt,2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230C1C40" wp14:editId="22A4796D">
                <wp:simplePos x="0" y="0"/>
                <wp:positionH relativeFrom="column">
                  <wp:posOffset>1516828</wp:posOffset>
                </wp:positionH>
                <wp:positionV relativeFrom="paragraph">
                  <wp:posOffset>292137</wp:posOffset>
                </wp:positionV>
                <wp:extent cx="172123" cy="0"/>
                <wp:effectExtent l="0" t="19050" r="18415" b="19050"/>
                <wp:wrapNone/>
                <wp:docPr id="69" name="Straight Connector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2123" cy="0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69" o:spid="_x0000_s1026" style="position:absolute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9.45pt,23pt" to="133pt,2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" strokecolor="#4579b8 [3044]" strokeweight="2.25pt">
                <v:stroke dashstyle="3 1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AD30A97" wp14:editId="2D49FAFA">
                <wp:simplePos x="0" y="0"/>
                <wp:positionH relativeFrom="column">
                  <wp:posOffset>2979420</wp:posOffset>
                </wp:positionH>
                <wp:positionV relativeFrom="paragraph">
                  <wp:posOffset>98425</wp:posOffset>
                </wp:positionV>
                <wp:extent cx="1097280" cy="516255"/>
                <wp:effectExtent l="0" t="0" r="26670" b="1714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7280" cy="51625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aya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ukung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lingkunga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3" o:spid="_x0000_s1028" style="position:absolute;margin-left:234.6pt;margin-top:7.75pt;width:86.4pt;height:40.65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aya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ukung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lingkungan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A2E2489" wp14:editId="273C5BD6">
                <wp:simplePos x="0" y="0"/>
                <wp:positionH relativeFrom="column">
                  <wp:posOffset>4249271</wp:posOffset>
                </wp:positionH>
                <wp:positionV relativeFrom="paragraph">
                  <wp:posOffset>98499</wp:posOffset>
                </wp:positionV>
                <wp:extent cx="1355090" cy="516255"/>
                <wp:effectExtent l="0" t="0" r="16510" b="17145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5090" cy="51625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aya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ukung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sosial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ekonom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4" o:spid="_x0000_s1029" style="position:absolute;margin-left:334.6pt;margin-top:7.75pt;width:106.7pt;height:40.6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aya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ukung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sosial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ekonomi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19BDFD5" wp14:editId="63E6C5F8">
                <wp:simplePos x="0" y="0"/>
                <wp:positionH relativeFrom="column">
                  <wp:posOffset>1688465</wp:posOffset>
                </wp:positionH>
                <wp:positionV relativeFrom="paragraph">
                  <wp:posOffset>98425</wp:posOffset>
                </wp:positionV>
                <wp:extent cx="1097280" cy="516255"/>
                <wp:effectExtent l="0" t="0" r="26670" b="17145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7280" cy="51625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</w:rPr>
                              <w:t>Daya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</w:rPr>
                              <w:t>dukung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</w:rPr>
                              <w:t>produks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2" o:spid="_x0000_s1030" style="position:absolute;margin-left:132.95pt;margin-top:7.75pt;width:86.4pt;height:40.65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jc w:val="center"/>
                        <w:rPr>
                          <w:b/>
                          <w:color w:val="000000" w:themeColor="text1"/>
                        </w:rPr>
                      </w:pPr>
                      <w:proofErr w:type="spellStart"/>
                      <w:r w:rsidRPr="0020246E">
                        <w:rPr>
                          <w:b/>
                          <w:color w:val="000000" w:themeColor="text1"/>
                        </w:rPr>
                        <w:t>Daya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</w:rPr>
                        <w:t>dukung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</w:rPr>
                        <w:t>produksi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745A1E6" wp14:editId="3560B020">
                <wp:simplePos x="0" y="0"/>
                <wp:positionH relativeFrom="column">
                  <wp:posOffset>419548</wp:posOffset>
                </wp:positionH>
                <wp:positionV relativeFrom="paragraph">
                  <wp:posOffset>98499</wp:posOffset>
                </wp:positionV>
                <wp:extent cx="1097280" cy="516367"/>
                <wp:effectExtent l="0" t="0" r="26670" b="1714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7280" cy="516367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aya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dukung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fisik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1" o:spid="_x0000_s1031" style="position:absolute;margin-left:33.05pt;margin-top:7.75pt;width:86.4pt;height:40.65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aya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dukung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fisik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6730F59" wp14:editId="272099A8">
                <wp:simplePos x="0" y="0"/>
                <wp:positionH relativeFrom="column">
                  <wp:posOffset>3594250</wp:posOffset>
                </wp:positionH>
                <wp:positionV relativeFrom="paragraph">
                  <wp:posOffset>288178</wp:posOffset>
                </wp:positionV>
                <wp:extent cx="0" cy="204507"/>
                <wp:effectExtent l="95250" t="0" r="57150" b="62230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4507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6" o:spid="_x0000_s1026" type="#_x0000_t32" style="position:absolute;margin-left:283pt;margin-top:22.7pt;width:0;height:16.1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" strokecolor="#4579b8 [3044]" strokeweight="1.5pt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8B39115" wp14:editId="0BD19E4F">
                <wp:simplePos x="0" y="0"/>
                <wp:positionH relativeFrom="column">
                  <wp:posOffset>2205318</wp:posOffset>
                </wp:positionH>
                <wp:positionV relativeFrom="paragraph">
                  <wp:posOffset>286460</wp:posOffset>
                </wp:positionV>
                <wp:extent cx="0" cy="204507"/>
                <wp:effectExtent l="95250" t="0" r="57150" b="62230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4507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5" o:spid="_x0000_s1026" type="#_x0000_t32" style="position:absolute;margin-left:173.65pt;margin-top:22.55pt;width:0;height:16.1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" strokecolor="#4579b8 [3044]" strokeweight="1.5pt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3B301B6" wp14:editId="055561C3">
                <wp:simplePos x="0" y="0"/>
                <wp:positionH relativeFrom="column">
                  <wp:posOffset>4843444</wp:posOffset>
                </wp:positionH>
                <wp:positionV relativeFrom="paragraph">
                  <wp:posOffset>289709</wp:posOffset>
                </wp:positionV>
                <wp:extent cx="0" cy="473075"/>
                <wp:effectExtent l="0" t="0" r="19050" b="22225"/>
                <wp:wrapNone/>
                <wp:docPr id="30" name="Straight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30" o:spid="_x0000_s1026" style="position:absolute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35pt,22.8pt" to="381.35pt,60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794239F" wp14:editId="492763ED">
                <wp:simplePos x="0" y="0"/>
                <wp:positionH relativeFrom="column">
                  <wp:posOffset>936625</wp:posOffset>
                </wp:positionH>
                <wp:positionV relativeFrom="paragraph">
                  <wp:posOffset>287655</wp:posOffset>
                </wp:positionV>
                <wp:extent cx="0" cy="473075"/>
                <wp:effectExtent l="0" t="0" r="19050" b="22225"/>
                <wp:wrapNone/>
                <wp:docPr id="28" name="Straight Connector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73075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28" o:spid="_x0000_s1026" style="position:absolute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3.75pt,22.65pt" to="73.75pt,5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" strokecolor="#4579b8 [3044]" strokeweight="1.5pt"/>
            </w:pict>
          </mc:Fallback>
        </mc:AlternateContent>
      </w: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78FD41A" wp14:editId="73C8D56A">
                <wp:simplePos x="0" y="0"/>
                <wp:positionH relativeFrom="column">
                  <wp:posOffset>1689735</wp:posOffset>
                </wp:positionH>
                <wp:positionV relativeFrom="paragraph">
                  <wp:posOffset>269875</wp:posOffset>
                </wp:positionV>
                <wp:extent cx="2291080" cy="473075"/>
                <wp:effectExtent l="0" t="0" r="13970" b="22225"/>
                <wp:wrapNone/>
                <wp:docPr id="29" name="Flowchart: Data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91080" cy="473075"/>
                        </a:xfrm>
                        <a:prstGeom prst="flowChartInputOutpu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Penentuan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Sistem</w:t>
                            </w:r>
                            <w:proofErr w:type="spellEnd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20246E"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Produks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Data 29" o:spid="_x0000_s1032" type="#_x0000_t111" style="position:absolute;margin-left:133.05pt;margin-top:21.25pt;width:180.4pt;height:37.25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Penentuan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Sistem</w:t>
                      </w:r>
                      <w:proofErr w:type="spellEnd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20246E"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Produks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5A9DFBB" wp14:editId="70F8E52B">
                <wp:simplePos x="0" y="0"/>
                <wp:positionH relativeFrom="column">
                  <wp:posOffset>3980031</wp:posOffset>
                </wp:positionH>
                <wp:positionV relativeFrom="paragraph">
                  <wp:posOffset>102422</wp:posOffset>
                </wp:positionV>
                <wp:extent cx="860499" cy="261"/>
                <wp:effectExtent l="38100" t="76200" r="0" b="114300"/>
                <wp:wrapNone/>
                <wp:docPr id="38" name="Straight Arrow Connector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860499" cy="261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8" o:spid="_x0000_s1026" type="#_x0000_t32" style="position:absolute;margin-left:313.4pt;margin-top:8.05pt;width:67.75pt;height:0;flip:x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" strokecolor="#4579b8 [3044]" strokeweight="1.5pt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77C9377" wp14:editId="213204D7">
                <wp:simplePos x="0" y="0"/>
                <wp:positionH relativeFrom="column">
                  <wp:posOffset>935915</wp:posOffset>
                </wp:positionH>
                <wp:positionV relativeFrom="paragraph">
                  <wp:posOffset>102422</wp:posOffset>
                </wp:positionV>
                <wp:extent cx="839097" cy="0"/>
                <wp:effectExtent l="0" t="76200" r="18415" b="11430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39097" cy="0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7" o:spid="_x0000_s1026" type="#_x0000_t32" style="position:absolute;margin-left:73.7pt;margin-top:8.05pt;width:66.05pt;height:0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" strokecolor="#4579b8 [3044]" strokeweight="1.5pt">
                <v:stroke endarrow="open"/>
              </v:shape>
            </w:pict>
          </mc:Fallback>
        </mc:AlternateContent>
      </w:r>
    </w:p>
    <w:p w:rsidR="00712566" w:rsidRPr="0020246E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1E9E0828" wp14:editId="2FABAB51">
                <wp:simplePos x="0" y="0"/>
                <wp:positionH relativeFrom="column">
                  <wp:posOffset>2883049</wp:posOffset>
                </wp:positionH>
                <wp:positionV relativeFrom="paragraph">
                  <wp:posOffset>86099</wp:posOffset>
                </wp:positionV>
                <wp:extent cx="0" cy="721023"/>
                <wp:effectExtent l="95250" t="0" r="57150" b="60325"/>
                <wp:wrapNone/>
                <wp:docPr id="39" name="Straight Arrow Connector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21023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39" o:spid="_x0000_s1026" type="#_x0000_t32" style="position:absolute;margin-left:227pt;margin-top:6.8pt;width:0;height:56.7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" strokecolor="#4579b8 [3044]" strokeweight="1.5pt">
                <v:stroke endarrow="open"/>
              </v:shape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2C62E93" wp14:editId="07F5603F">
                <wp:simplePos x="0" y="0"/>
                <wp:positionH relativeFrom="column">
                  <wp:posOffset>2979868</wp:posOffset>
                </wp:positionH>
                <wp:positionV relativeFrom="paragraph">
                  <wp:posOffset>145340</wp:posOffset>
                </wp:positionV>
                <wp:extent cx="710005" cy="0"/>
                <wp:effectExtent l="38100" t="76200" r="0" b="114300"/>
                <wp:wrapNone/>
                <wp:docPr id="44" name="Straight Arrow Connector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10005" cy="0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44" o:spid="_x0000_s1026" type="#_x0000_t32" style="position:absolute;margin-left:234.65pt;margin-top:11.45pt;width:55.9pt;height:0;flip:x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" strokecolor="#4579b8 [3044]" strokeweight="1.5pt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B7A161F" wp14:editId="45AF8DCD">
                <wp:simplePos x="0" y="0"/>
                <wp:positionH relativeFrom="column">
                  <wp:posOffset>3689350</wp:posOffset>
                </wp:positionH>
                <wp:positionV relativeFrom="paragraph">
                  <wp:posOffset>5080</wp:posOffset>
                </wp:positionV>
                <wp:extent cx="1720850" cy="311785"/>
                <wp:effectExtent l="0" t="0" r="12700" b="1206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20850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 w:rsidRPr="00306DB1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Kolam</w:t>
                            </w:r>
                            <w:proofErr w:type="spellEnd"/>
                            <w:r w:rsidRPr="00306DB1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proofErr w:type="spellStart"/>
                            <w:r w:rsidRPr="00306DB1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roduks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2" o:spid="_x0000_s1033" style="position:absolute;margin-left:290.5pt;margin-top:.4pt;width:135.5pt;height:24.55pt;z-index:2516797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 w:rsidRPr="00306DB1">
                        <w:rPr>
                          <w:color w:val="000000" w:themeColor="text1"/>
                          <w:sz w:val="28"/>
                          <w:szCs w:val="28"/>
                        </w:rPr>
                        <w:t>Kolam</w:t>
                      </w:r>
                      <w:proofErr w:type="spellEnd"/>
                      <w:r w:rsidRPr="00306DB1"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proofErr w:type="spellStart"/>
                      <w:r w:rsidRPr="00306DB1">
                        <w:rPr>
                          <w:color w:val="000000" w:themeColor="text1"/>
                          <w:sz w:val="28"/>
                          <w:szCs w:val="28"/>
                        </w:rPr>
                        <w:t>Produksi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439C94A" wp14:editId="27EBECF5">
                <wp:simplePos x="0" y="0"/>
                <wp:positionH relativeFrom="column">
                  <wp:posOffset>1722083</wp:posOffset>
                </wp:positionH>
                <wp:positionV relativeFrom="paragraph">
                  <wp:posOffset>215265</wp:posOffset>
                </wp:positionV>
                <wp:extent cx="2291080" cy="473075"/>
                <wp:effectExtent l="0" t="0" r="13970" b="22225"/>
                <wp:wrapNone/>
                <wp:docPr id="40" name="Flowchart: Data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91080" cy="473075"/>
                        </a:xfrm>
                        <a:prstGeom prst="flowChartInputOutpu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20246E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Manajemen</w:t>
                            </w:r>
                            <w:proofErr w:type="spellEnd"/>
                            <w:r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Produks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Data 40" o:spid="_x0000_s1034" type="#_x0000_t111" style="position:absolute;margin-left:135.6pt;margin-top:16.95pt;width:180.4pt;height:37.25pt;z-index:251677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" filled="f" strokecolor="#243f60 [1604]" strokeweight="2pt">
                <v:textbox>
                  <w:txbxContent>
                    <w:p w:rsidR="00712566" w:rsidRPr="0020246E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Manajemen</w:t>
                      </w:r>
                      <w:proofErr w:type="spellEnd"/>
                      <w:r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  <w:t>Produks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23C1B4C9" wp14:editId="5941424C">
                <wp:simplePos x="0" y="0"/>
                <wp:positionH relativeFrom="column">
                  <wp:posOffset>4247535</wp:posOffset>
                </wp:positionH>
                <wp:positionV relativeFrom="paragraph">
                  <wp:posOffset>257073</wp:posOffset>
                </wp:positionV>
                <wp:extent cx="1750920" cy="752167"/>
                <wp:effectExtent l="0" t="0" r="20955" b="10160"/>
                <wp:wrapNone/>
                <wp:docPr id="74" name="Rectangle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50920" cy="752167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66965" w:rsidRDefault="00712566" w:rsidP="0071256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b/>
                                <w:sz w:val="32"/>
                                <w:szCs w:val="32"/>
                              </w:rPr>
                              <w:t>TEKNOLOGI DAN STANDARIS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74" o:spid="_x0000_s1035" style="position:absolute;margin-left:334.45pt;margin-top:20.25pt;width:137.85pt;height:59.2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" fillcolor="#4f81bd [3204]" strokecolor="#243f60 [1604]" strokeweight="2pt">
                <v:textbox>
                  <w:txbxContent>
                    <w:p w:rsidR="00712566" w:rsidRPr="00366965" w:rsidRDefault="00712566" w:rsidP="00712566">
                      <w:pPr>
                        <w:spacing w:after="0" w:line="240" w:lineRule="auto"/>
                        <w:jc w:val="center"/>
                        <w:rPr>
                          <w:b/>
                          <w:sz w:val="32"/>
                          <w:szCs w:val="32"/>
                        </w:rPr>
                      </w:pPr>
                      <w:r>
                        <w:rPr>
                          <w:b/>
                          <w:sz w:val="32"/>
                          <w:szCs w:val="32"/>
                        </w:rPr>
                        <w:t>TEKNOLOGI DAN STANDARISASI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7993371" wp14:editId="0B573F69">
                <wp:simplePos x="0" y="0"/>
                <wp:positionH relativeFrom="column">
                  <wp:posOffset>2882900</wp:posOffset>
                </wp:positionH>
                <wp:positionV relativeFrom="paragraph">
                  <wp:posOffset>83820</wp:posOffset>
                </wp:positionV>
                <wp:extent cx="0" cy="2613660"/>
                <wp:effectExtent l="95250" t="0" r="57150" b="53340"/>
                <wp:wrapNone/>
                <wp:docPr id="41" name="Straight Arrow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2613660"/>
                        </a:xfrm>
                        <a:prstGeom prst="straightConnector1">
                          <a:avLst/>
                        </a:prstGeom>
                        <a:ln w="19050"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traight Arrow Connector 41" o:spid="_x0000_s1026" type="#_x0000_t32" style="position:absolute;margin-left:227pt;margin-top:6.6pt;width:0;height:205.8pt;flip:x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" strokecolor="#4579b8 [3044]" strokeweight="1.5pt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D284BF4" wp14:editId="7DF69AF1">
                <wp:simplePos x="0" y="0"/>
                <wp:positionH relativeFrom="column">
                  <wp:posOffset>666115</wp:posOffset>
                </wp:positionH>
                <wp:positionV relativeFrom="paragraph">
                  <wp:posOffset>255942</wp:posOffset>
                </wp:positionV>
                <wp:extent cx="1882140" cy="311785"/>
                <wp:effectExtent l="0" t="0" r="22860" b="12065"/>
                <wp:wrapNone/>
                <wp:docPr id="45" name="Rectangle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2140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adat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tebar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5" o:spid="_x0000_s1036" style="position:absolute;margin-left:52.45pt;margin-top:20.15pt;width:148.2pt;height:24.5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Padat</w:t>
                      </w:r>
                      <w:proofErr w:type="spellEnd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tebar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3E4D367" wp14:editId="1C8EE5EB">
                <wp:simplePos x="0" y="0"/>
                <wp:positionH relativeFrom="column">
                  <wp:posOffset>666115</wp:posOffset>
                </wp:positionH>
                <wp:positionV relativeFrom="paragraph">
                  <wp:posOffset>304202</wp:posOffset>
                </wp:positionV>
                <wp:extent cx="1882140" cy="311785"/>
                <wp:effectExtent l="0" t="0" r="22860" b="12065"/>
                <wp:wrapNone/>
                <wp:docPr id="46" name="Rectangle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2140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engelolaan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aka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6" o:spid="_x0000_s1037" style="position:absolute;margin-left:52.45pt;margin-top:23.95pt;width:148.2pt;height:24.5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Pengelolaan</w:t>
                      </w:r>
                      <w:proofErr w:type="spellEnd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pakan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117377F" wp14:editId="62B8D5C8">
                <wp:simplePos x="0" y="0"/>
                <wp:positionH relativeFrom="column">
                  <wp:posOffset>2548927</wp:posOffset>
                </wp:positionH>
                <wp:positionV relativeFrom="paragraph">
                  <wp:posOffset>78105</wp:posOffset>
                </wp:positionV>
                <wp:extent cx="344170" cy="0"/>
                <wp:effectExtent l="0" t="0" r="17780" b="19050"/>
                <wp:wrapNone/>
                <wp:docPr id="56" name="Straight Connector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4417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56" o:spid="_x0000_s1026" style="position:absolute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0.7pt,6.15pt" to="227.8pt,6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" strokecolor="#4579b8 [3044]" strokeweight="1.5pt"/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3A3CE9A9" wp14:editId="4DDCC904">
                <wp:simplePos x="0" y="0"/>
                <wp:positionH relativeFrom="column">
                  <wp:posOffset>2550160</wp:posOffset>
                </wp:positionH>
                <wp:positionV relativeFrom="paragraph">
                  <wp:posOffset>138430</wp:posOffset>
                </wp:positionV>
                <wp:extent cx="344170" cy="0"/>
                <wp:effectExtent l="0" t="0" r="17780" b="19050"/>
                <wp:wrapNone/>
                <wp:docPr id="57" name="Straight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4417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57" o:spid="_x0000_s1026" style="position:absolute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0.8pt,10.9pt" to="227.9pt,10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" strokecolor="#4579b8 [3044]" strokeweight="1.5pt"/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606A9B4B" wp14:editId="74D4810E">
                <wp:simplePos x="0" y="0"/>
                <wp:positionH relativeFrom="column">
                  <wp:posOffset>2540000</wp:posOffset>
                </wp:positionH>
                <wp:positionV relativeFrom="paragraph">
                  <wp:posOffset>173318</wp:posOffset>
                </wp:positionV>
                <wp:extent cx="344170" cy="0"/>
                <wp:effectExtent l="0" t="0" r="17780" b="19050"/>
                <wp:wrapNone/>
                <wp:docPr id="58" name="Straight Connector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4417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58" o:spid="_x0000_s1026" style="position:absolute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0pt,13.65pt" to="227.1pt,13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767FD1C" wp14:editId="0B65DACA">
                <wp:simplePos x="0" y="0"/>
                <wp:positionH relativeFrom="column">
                  <wp:posOffset>666115</wp:posOffset>
                </wp:positionH>
                <wp:positionV relativeFrom="paragraph">
                  <wp:posOffset>23532</wp:posOffset>
                </wp:positionV>
                <wp:extent cx="1882140" cy="311785"/>
                <wp:effectExtent l="0" t="0" r="22860" b="12065"/>
                <wp:wrapNone/>
                <wp:docPr id="47" name="Rectangl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2140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engelolaan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ai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7" o:spid="_x0000_s1038" style="position:absolute;margin-left:52.45pt;margin-top:1.85pt;width:148.2pt;height:24.5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Pengelolaan</w:t>
                      </w:r>
                      <w:proofErr w:type="spellEnd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air</w:t>
                      </w:r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4E1F17FF" wp14:editId="19E88388">
                <wp:simplePos x="0" y="0"/>
                <wp:positionH relativeFrom="column">
                  <wp:posOffset>2539365</wp:posOffset>
                </wp:positionH>
                <wp:positionV relativeFrom="paragraph">
                  <wp:posOffset>223520</wp:posOffset>
                </wp:positionV>
                <wp:extent cx="344170" cy="0"/>
                <wp:effectExtent l="0" t="0" r="17780" b="19050"/>
                <wp:wrapNone/>
                <wp:docPr id="59" name="Straight Connector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4417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59" o:spid="_x0000_s1026" style="position:absolute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9.95pt,17.6pt" to="227.05pt,17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080AAF7B" wp14:editId="1CFAC891">
                <wp:simplePos x="0" y="0"/>
                <wp:positionH relativeFrom="column">
                  <wp:posOffset>666115</wp:posOffset>
                </wp:positionH>
                <wp:positionV relativeFrom="paragraph">
                  <wp:posOffset>71792</wp:posOffset>
                </wp:positionV>
                <wp:extent cx="1882588" cy="311785"/>
                <wp:effectExtent l="0" t="0" r="22860" b="12065"/>
                <wp:wrapNone/>
                <wp:docPr id="48" name="Rectangle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2588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Pengelolaan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kesehata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8" o:spid="_x0000_s1039" style="position:absolute;margin-left:52.45pt;margin-top:5.65pt;width:148.25pt;height:24.5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Pengelolaan</w:t>
                      </w:r>
                      <w:proofErr w:type="spellEnd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kesehatan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E3F98BD" wp14:editId="18D378BC">
                <wp:simplePos x="0" y="0"/>
                <wp:positionH relativeFrom="column">
                  <wp:posOffset>2539365</wp:posOffset>
                </wp:positionH>
                <wp:positionV relativeFrom="paragraph">
                  <wp:posOffset>250190</wp:posOffset>
                </wp:positionV>
                <wp:extent cx="344170" cy="0"/>
                <wp:effectExtent l="0" t="0" r="17780" b="19050"/>
                <wp:wrapNone/>
                <wp:docPr id="60" name="Straight Connector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44170" cy="0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60" o:spid="_x0000_s1026" style="position:absolute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9.95pt,19.7pt" to="227.05pt,19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" strokecolor="#4579b8 [3044]" strokeweight="1.5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03CB7155" wp14:editId="2EC783BA">
                <wp:simplePos x="0" y="0"/>
                <wp:positionH relativeFrom="column">
                  <wp:posOffset>667385</wp:posOffset>
                </wp:positionH>
                <wp:positionV relativeFrom="paragraph">
                  <wp:posOffset>110527</wp:posOffset>
                </wp:positionV>
                <wp:extent cx="1882140" cy="311785"/>
                <wp:effectExtent l="0" t="0" r="22860" b="12065"/>
                <wp:wrapNone/>
                <wp:docPr id="49" name="Rectangle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2140" cy="31178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306DB1" w:rsidRDefault="00712566" w:rsidP="00712566">
                            <w:pP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proofErr w:type="spellStart"/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>Biosekurit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9" o:spid="_x0000_s1040" style="position:absolute;margin-left:52.55pt;margin-top:8.7pt;width:148.2pt;height:24.5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" filled="f" strokecolor="#243f60 [1604]" strokeweight="2pt">
                <v:textbox>
                  <w:txbxContent>
                    <w:p w:rsidR="00712566" w:rsidRPr="00306DB1" w:rsidRDefault="00712566" w:rsidP="00712566">
                      <w:pPr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proofErr w:type="spellStart"/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>Biosekuriti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43485108" wp14:editId="4859679D">
                <wp:simplePos x="0" y="0"/>
                <wp:positionH relativeFrom="column">
                  <wp:posOffset>228600</wp:posOffset>
                </wp:positionH>
                <wp:positionV relativeFrom="paragraph">
                  <wp:posOffset>315124</wp:posOffset>
                </wp:positionV>
                <wp:extent cx="5550125" cy="6186"/>
                <wp:effectExtent l="19050" t="19050" r="12700" b="32385"/>
                <wp:wrapNone/>
                <wp:docPr id="67" name="Straight Connector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550125" cy="6186"/>
                        </a:xfrm>
                        <a:prstGeom prst="line">
                          <a:avLst/>
                        </a:prstGeom>
                        <a:ln w="28575">
                          <a:prstDash val="sys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67" o:spid="_x0000_s1026" style="position:absolute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pt,24.8pt" to="455pt,2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" strokecolor="#4579b8 [3044]" strokeweight="2.25pt">
                <v:stroke dashstyle="3 1"/>
              </v:line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5BC0AF78" wp14:editId="0A187686">
                <wp:simplePos x="0" y="0"/>
                <wp:positionH relativeFrom="column">
                  <wp:posOffset>29497</wp:posOffset>
                </wp:positionH>
                <wp:positionV relativeFrom="paragraph">
                  <wp:posOffset>320388</wp:posOffset>
                </wp:positionV>
                <wp:extent cx="2175387" cy="0"/>
                <wp:effectExtent l="0" t="0" r="15875" b="1905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175387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rgbClr val="FF0000"/>
                          </a:solidFill>
                          <a:prstDash val="dash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6" o:spid="_x0000_s1026" style="position:absolute;flip:x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3pt,25.25pt" to="173.6pt,25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" strokecolor="red" strokeweight="1.5pt">
                <v:stroke dashstyle="dash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6787A3AE" wp14:editId="599F4278">
                <wp:simplePos x="0" y="0"/>
                <wp:positionH relativeFrom="column">
                  <wp:posOffset>2206027</wp:posOffset>
                </wp:positionH>
                <wp:positionV relativeFrom="paragraph">
                  <wp:posOffset>71120</wp:posOffset>
                </wp:positionV>
                <wp:extent cx="1355090" cy="516255"/>
                <wp:effectExtent l="0" t="0" r="16510" b="17145"/>
                <wp:wrapNone/>
                <wp:docPr id="75" name="Rectangle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5090" cy="51625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712566" w:rsidRPr="00E57C2C" w:rsidRDefault="00712566" w:rsidP="00712566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48"/>
                                <w:szCs w:val="48"/>
                              </w:rPr>
                            </w:pPr>
                            <w:r w:rsidRPr="00E57C2C">
                              <w:rPr>
                                <w:b/>
                                <w:color w:val="000000" w:themeColor="text1"/>
                                <w:sz w:val="48"/>
                                <w:szCs w:val="48"/>
                              </w:rPr>
                              <w:t>PASA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75" o:spid="_x0000_s1041" style="position:absolute;margin-left:173.7pt;margin-top:5.6pt;width:106.7pt;height:40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" filled="f" strokecolor="#243f60 [1604]" strokeweight="2pt">
                <v:textbox>
                  <w:txbxContent>
                    <w:p w:rsidR="00712566" w:rsidRPr="00E57C2C" w:rsidRDefault="00712566" w:rsidP="00712566">
                      <w:pPr>
                        <w:jc w:val="center"/>
                        <w:rPr>
                          <w:b/>
                          <w:color w:val="000000" w:themeColor="text1"/>
                          <w:sz w:val="48"/>
                          <w:szCs w:val="48"/>
                        </w:rPr>
                      </w:pPr>
                      <w:r w:rsidRPr="00E57C2C">
                        <w:rPr>
                          <w:b/>
                          <w:color w:val="000000" w:themeColor="text1"/>
                          <w:sz w:val="48"/>
                          <w:szCs w:val="48"/>
                        </w:rPr>
                        <w:t>PASAR</w:t>
                      </w:r>
                    </w:p>
                  </w:txbxContent>
                </v:textbox>
              </v:rect>
            </w:pict>
          </mc:Fallback>
        </mc:AlternateContent>
      </w: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Default="00712566" w:rsidP="00712566">
      <w:pPr>
        <w:rPr>
          <w:rFonts w:ascii="Times New Roman" w:hAnsi="Times New Roman" w:cs="Times New Roman"/>
          <w:sz w:val="24"/>
          <w:szCs w:val="24"/>
        </w:rPr>
      </w:pPr>
    </w:p>
    <w:p w:rsidR="00712566" w:rsidRPr="00780C17" w:rsidRDefault="00712566" w:rsidP="00712566">
      <w:pPr>
        <w:spacing w:after="0" w:line="480" w:lineRule="auto"/>
        <w:jc w:val="both"/>
        <w:rPr>
          <w:rFonts w:ascii="Times New Roman" w:hAnsi="Times New Roman" w:cs="Times New Roman"/>
          <w:color w:val="0D0D0D" w:themeColor="text1" w:themeTint="F2"/>
          <w:sz w:val="24"/>
          <w:szCs w:val="24"/>
        </w:rPr>
      </w:pPr>
      <w:bookmarkStart w:id="0" w:name="_GoBack"/>
      <w:bookmarkEnd w:id="0"/>
    </w:p>
    <w:sectPr w:rsidR="00712566" w:rsidRPr="00780C17" w:rsidSect="00A101B4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87C00"/>
    <w:multiLevelType w:val="hybridMultilevel"/>
    <w:tmpl w:val="079A0C9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1E688A"/>
    <w:multiLevelType w:val="hybridMultilevel"/>
    <w:tmpl w:val="9F645560"/>
    <w:lvl w:ilvl="0" w:tplc="C344AB3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913A23"/>
    <w:multiLevelType w:val="multilevel"/>
    <w:tmpl w:val="11A8C69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15412587"/>
    <w:multiLevelType w:val="multilevel"/>
    <w:tmpl w:val="D75448B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170015AD"/>
    <w:multiLevelType w:val="multilevel"/>
    <w:tmpl w:val="EDBE2976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  <w:vertAlign w:val="superscrip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>
    <w:nsid w:val="17CD4F41"/>
    <w:multiLevelType w:val="multilevel"/>
    <w:tmpl w:val="4FA0454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>
    <w:nsid w:val="17DA3C32"/>
    <w:multiLevelType w:val="hybridMultilevel"/>
    <w:tmpl w:val="23E0CA98"/>
    <w:lvl w:ilvl="0" w:tplc="487E68E8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96A2BB9"/>
    <w:multiLevelType w:val="hybridMultilevel"/>
    <w:tmpl w:val="1ECAB6A4"/>
    <w:lvl w:ilvl="0" w:tplc="39C8307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1131769"/>
    <w:multiLevelType w:val="hybridMultilevel"/>
    <w:tmpl w:val="9B242070"/>
    <w:lvl w:ilvl="0" w:tplc="117E96A4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3146727"/>
    <w:multiLevelType w:val="multilevel"/>
    <w:tmpl w:val="192AD6A4"/>
    <w:lvl w:ilvl="0">
      <w:start w:val="2"/>
      <w:numFmt w:val="decimal"/>
      <w:lvlText w:val="%1."/>
      <w:lvlJc w:val="left"/>
      <w:pPr>
        <w:ind w:left="39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10" w:hanging="45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>
    <w:nsid w:val="30E21B62"/>
    <w:multiLevelType w:val="multilevel"/>
    <w:tmpl w:val="6AFCD4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2425271"/>
    <w:multiLevelType w:val="hybridMultilevel"/>
    <w:tmpl w:val="64FA5D56"/>
    <w:lvl w:ilvl="0" w:tplc="EE363276">
      <w:start w:val="2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34A54DD"/>
    <w:multiLevelType w:val="hybridMultilevel"/>
    <w:tmpl w:val="52BA2D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B61275D"/>
    <w:multiLevelType w:val="hybridMultilevel"/>
    <w:tmpl w:val="5210A2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B957571"/>
    <w:multiLevelType w:val="hybridMultilevel"/>
    <w:tmpl w:val="7968FB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CEE2850"/>
    <w:multiLevelType w:val="hybridMultilevel"/>
    <w:tmpl w:val="7C2C3A46"/>
    <w:lvl w:ilvl="0" w:tplc="10583FF2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A003868"/>
    <w:multiLevelType w:val="hybridMultilevel"/>
    <w:tmpl w:val="15CEFB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BA416FF"/>
    <w:multiLevelType w:val="hybridMultilevel"/>
    <w:tmpl w:val="7D16223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C325B15"/>
    <w:multiLevelType w:val="hybridMultilevel"/>
    <w:tmpl w:val="15CEFB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C3357D2"/>
    <w:multiLevelType w:val="hybridMultilevel"/>
    <w:tmpl w:val="079A0C9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ECF7225"/>
    <w:multiLevelType w:val="hybridMultilevel"/>
    <w:tmpl w:val="E20C8C7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F1273EF"/>
    <w:multiLevelType w:val="multilevel"/>
    <w:tmpl w:val="B34845A2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>
    <w:nsid w:val="647E7915"/>
    <w:multiLevelType w:val="hybridMultilevel"/>
    <w:tmpl w:val="15CEFB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6F80AFB"/>
    <w:multiLevelType w:val="hybridMultilevel"/>
    <w:tmpl w:val="EEFCF9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8CA53DD"/>
    <w:multiLevelType w:val="multilevel"/>
    <w:tmpl w:val="3030102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6B49102F"/>
    <w:multiLevelType w:val="multilevel"/>
    <w:tmpl w:val="0A7812F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>
    <w:nsid w:val="6D535137"/>
    <w:multiLevelType w:val="multilevel"/>
    <w:tmpl w:val="E368ACA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72C01014"/>
    <w:multiLevelType w:val="hybridMultilevel"/>
    <w:tmpl w:val="52BA2D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7042634"/>
    <w:multiLevelType w:val="hybridMultilevel"/>
    <w:tmpl w:val="BB703A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8AF138C"/>
    <w:multiLevelType w:val="multilevel"/>
    <w:tmpl w:val="C60060D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/>
      </w:rPr>
    </w:lvl>
  </w:abstractNum>
  <w:abstractNum w:abstractNumId="30">
    <w:nsid w:val="7F9B2C35"/>
    <w:multiLevelType w:val="hybridMultilevel"/>
    <w:tmpl w:val="22DA8B56"/>
    <w:lvl w:ilvl="0" w:tplc="EE363276">
      <w:start w:val="2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9"/>
  </w:num>
  <w:num w:numId="3">
    <w:abstractNumId w:val="29"/>
  </w:num>
  <w:num w:numId="4">
    <w:abstractNumId w:val="8"/>
  </w:num>
  <w:num w:numId="5">
    <w:abstractNumId w:val="11"/>
  </w:num>
  <w:num w:numId="6">
    <w:abstractNumId w:val="30"/>
  </w:num>
  <w:num w:numId="7">
    <w:abstractNumId w:val="3"/>
  </w:num>
  <w:num w:numId="8">
    <w:abstractNumId w:val="2"/>
  </w:num>
  <w:num w:numId="9">
    <w:abstractNumId w:val="6"/>
  </w:num>
  <w:num w:numId="10">
    <w:abstractNumId w:val="28"/>
  </w:num>
  <w:num w:numId="11">
    <w:abstractNumId w:val="13"/>
  </w:num>
  <w:num w:numId="12">
    <w:abstractNumId w:val="25"/>
  </w:num>
  <w:num w:numId="13">
    <w:abstractNumId w:val="26"/>
  </w:num>
  <w:num w:numId="14">
    <w:abstractNumId w:val="24"/>
  </w:num>
  <w:num w:numId="15">
    <w:abstractNumId w:val="15"/>
  </w:num>
  <w:num w:numId="16">
    <w:abstractNumId w:val="5"/>
  </w:num>
  <w:num w:numId="17">
    <w:abstractNumId w:val="7"/>
  </w:num>
  <w:num w:numId="18">
    <w:abstractNumId w:val="1"/>
  </w:num>
  <w:num w:numId="19">
    <w:abstractNumId w:val="14"/>
  </w:num>
  <w:num w:numId="20">
    <w:abstractNumId w:val="10"/>
  </w:num>
  <w:num w:numId="21">
    <w:abstractNumId w:val="16"/>
  </w:num>
  <w:num w:numId="22">
    <w:abstractNumId w:val="18"/>
  </w:num>
  <w:num w:numId="23">
    <w:abstractNumId w:val="22"/>
  </w:num>
  <w:num w:numId="24">
    <w:abstractNumId w:val="21"/>
  </w:num>
  <w:num w:numId="25">
    <w:abstractNumId w:val="19"/>
  </w:num>
  <w:num w:numId="26">
    <w:abstractNumId w:val="0"/>
  </w:num>
  <w:num w:numId="27">
    <w:abstractNumId w:val="17"/>
  </w:num>
  <w:num w:numId="28">
    <w:abstractNumId w:val="27"/>
  </w:num>
  <w:num w:numId="29">
    <w:abstractNumId w:val="12"/>
  </w:num>
  <w:num w:numId="30">
    <w:abstractNumId w:val="20"/>
  </w:num>
  <w:num w:numId="31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2566"/>
    <w:rsid w:val="00712566"/>
    <w:rsid w:val="008C22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2566"/>
  </w:style>
  <w:style w:type="paragraph" w:styleId="Heading1">
    <w:name w:val="heading 1"/>
    <w:basedOn w:val="Normal"/>
    <w:link w:val="Heading1Char"/>
    <w:uiPriority w:val="9"/>
    <w:qFormat/>
    <w:rsid w:val="0071256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256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2566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71256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link w:val="ListParagraphChar"/>
    <w:uiPriority w:val="34"/>
    <w:qFormat/>
    <w:rsid w:val="00712566"/>
    <w:pPr>
      <w:spacing w:after="160" w:line="259" w:lineRule="auto"/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12566"/>
  </w:style>
  <w:style w:type="paragraph" w:customStyle="1" w:styleId="EndNoteBibliographyTitle">
    <w:name w:val="EndNote Bibliography Title"/>
    <w:basedOn w:val="Normal"/>
    <w:link w:val="EndNoteBibliographyTitleChar"/>
    <w:rsid w:val="0071256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256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1256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1256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12566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12566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7125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712566"/>
  </w:style>
  <w:style w:type="character" w:customStyle="1" w:styleId="eop">
    <w:name w:val="eop"/>
    <w:basedOn w:val="DefaultParagraphFont"/>
    <w:rsid w:val="00712566"/>
  </w:style>
  <w:style w:type="character" w:styleId="LineNumber">
    <w:name w:val="line number"/>
    <w:basedOn w:val="DefaultParagraphFont"/>
    <w:uiPriority w:val="99"/>
    <w:semiHidden/>
    <w:unhideWhenUsed/>
    <w:rsid w:val="00712566"/>
  </w:style>
  <w:style w:type="character" w:styleId="Emphasis">
    <w:name w:val="Emphasis"/>
    <w:basedOn w:val="DefaultParagraphFont"/>
    <w:uiPriority w:val="20"/>
    <w:qFormat/>
    <w:rsid w:val="00712566"/>
    <w:rPr>
      <w:i/>
      <w:iCs/>
    </w:rPr>
  </w:style>
  <w:style w:type="character" w:customStyle="1" w:styleId="-id-lh--2rkgn">
    <w:name w:val="-id-__lh--2rkgn"/>
    <w:basedOn w:val="DefaultParagraphFont"/>
    <w:rsid w:val="00712566"/>
  </w:style>
  <w:style w:type="table" w:styleId="TableGrid">
    <w:name w:val="Table Grid"/>
    <w:basedOn w:val="TableNormal"/>
    <w:uiPriority w:val="59"/>
    <w:rsid w:val="00712566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aliases w:val="Master's Thesis"/>
    <w:basedOn w:val="Normal"/>
    <w:link w:val="NoSpacingChar"/>
    <w:uiPriority w:val="1"/>
    <w:qFormat/>
    <w:rsid w:val="00712566"/>
    <w:pPr>
      <w:spacing w:after="0" w:line="480" w:lineRule="auto"/>
      <w:ind w:firstLine="720"/>
    </w:pPr>
    <w:rPr>
      <w:rFonts w:ascii="Times New Roman" w:eastAsia="Calibri" w:hAnsi="Times New Roman" w:cs="Times New Roman"/>
      <w:color w:val="000000"/>
      <w:sz w:val="24"/>
    </w:rPr>
  </w:style>
  <w:style w:type="character" w:customStyle="1" w:styleId="NoSpacingChar">
    <w:name w:val="No Spacing Char"/>
    <w:aliases w:val="Master's Thesis Char"/>
    <w:basedOn w:val="DefaultParagraphFont"/>
    <w:link w:val="NoSpacing"/>
    <w:uiPriority w:val="1"/>
    <w:rsid w:val="00712566"/>
    <w:rPr>
      <w:rFonts w:ascii="Times New Roman" w:eastAsia="Calibri" w:hAnsi="Times New Roman" w:cs="Times New Roman"/>
      <w:color w:val="000000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56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125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25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25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25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2566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712566"/>
    <w:rPr>
      <w:b/>
      <w:bCs/>
    </w:rPr>
  </w:style>
  <w:style w:type="table" w:customStyle="1" w:styleId="GridTable41">
    <w:name w:val="Grid Table 41"/>
    <w:basedOn w:val="TableNormal"/>
    <w:uiPriority w:val="49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11">
    <w:name w:val="Plain Table 11"/>
    <w:basedOn w:val="TableNormal"/>
    <w:uiPriority w:val="41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21">
    <w:name w:val="Grid Table 21"/>
    <w:basedOn w:val="TableNormal"/>
    <w:uiPriority w:val="47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yiv4380530163ydp8724e59ayiv4844600697gmail-msocommentreference">
    <w:name w:val="yiv4380530163ydp8724e59ayiv4844600697gmail-msocommentreference"/>
    <w:basedOn w:val="DefaultParagraphFont"/>
    <w:rsid w:val="00712566"/>
  </w:style>
  <w:style w:type="paragraph" w:styleId="NormalWeb">
    <w:name w:val="Normal (Web)"/>
    <w:basedOn w:val="Normal"/>
    <w:uiPriority w:val="99"/>
    <w:unhideWhenUsed/>
    <w:rsid w:val="007125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basedOn w:val="DefaultParagraphFont"/>
    <w:rsid w:val="00712566"/>
  </w:style>
  <w:style w:type="paragraph" w:customStyle="1" w:styleId="Default">
    <w:name w:val="Default"/>
    <w:rsid w:val="0071256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2566"/>
  </w:style>
  <w:style w:type="paragraph" w:styleId="Heading1">
    <w:name w:val="heading 1"/>
    <w:basedOn w:val="Normal"/>
    <w:link w:val="Heading1Char"/>
    <w:uiPriority w:val="9"/>
    <w:qFormat/>
    <w:rsid w:val="0071256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256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2566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71256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link w:val="ListParagraphChar"/>
    <w:uiPriority w:val="34"/>
    <w:qFormat/>
    <w:rsid w:val="00712566"/>
    <w:pPr>
      <w:spacing w:after="160" w:line="259" w:lineRule="auto"/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12566"/>
  </w:style>
  <w:style w:type="paragraph" w:customStyle="1" w:styleId="EndNoteBibliographyTitle">
    <w:name w:val="EndNote Bibliography Title"/>
    <w:basedOn w:val="Normal"/>
    <w:link w:val="EndNoteBibliographyTitleChar"/>
    <w:rsid w:val="0071256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256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1256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1256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12566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12566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7125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712566"/>
  </w:style>
  <w:style w:type="character" w:customStyle="1" w:styleId="eop">
    <w:name w:val="eop"/>
    <w:basedOn w:val="DefaultParagraphFont"/>
    <w:rsid w:val="00712566"/>
  </w:style>
  <w:style w:type="character" w:styleId="LineNumber">
    <w:name w:val="line number"/>
    <w:basedOn w:val="DefaultParagraphFont"/>
    <w:uiPriority w:val="99"/>
    <w:semiHidden/>
    <w:unhideWhenUsed/>
    <w:rsid w:val="00712566"/>
  </w:style>
  <w:style w:type="character" w:styleId="Emphasis">
    <w:name w:val="Emphasis"/>
    <w:basedOn w:val="DefaultParagraphFont"/>
    <w:uiPriority w:val="20"/>
    <w:qFormat/>
    <w:rsid w:val="00712566"/>
    <w:rPr>
      <w:i/>
      <w:iCs/>
    </w:rPr>
  </w:style>
  <w:style w:type="character" w:customStyle="1" w:styleId="-id-lh--2rkgn">
    <w:name w:val="-id-__lh--2rkgn"/>
    <w:basedOn w:val="DefaultParagraphFont"/>
    <w:rsid w:val="00712566"/>
  </w:style>
  <w:style w:type="table" w:styleId="TableGrid">
    <w:name w:val="Table Grid"/>
    <w:basedOn w:val="TableNormal"/>
    <w:uiPriority w:val="59"/>
    <w:rsid w:val="00712566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aliases w:val="Master's Thesis"/>
    <w:basedOn w:val="Normal"/>
    <w:link w:val="NoSpacingChar"/>
    <w:uiPriority w:val="1"/>
    <w:qFormat/>
    <w:rsid w:val="00712566"/>
    <w:pPr>
      <w:spacing w:after="0" w:line="480" w:lineRule="auto"/>
      <w:ind w:firstLine="720"/>
    </w:pPr>
    <w:rPr>
      <w:rFonts w:ascii="Times New Roman" w:eastAsia="Calibri" w:hAnsi="Times New Roman" w:cs="Times New Roman"/>
      <w:color w:val="000000"/>
      <w:sz w:val="24"/>
    </w:rPr>
  </w:style>
  <w:style w:type="character" w:customStyle="1" w:styleId="NoSpacingChar">
    <w:name w:val="No Spacing Char"/>
    <w:aliases w:val="Master's Thesis Char"/>
    <w:basedOn w:val="DefaultParagraphFont"/>
    <w:link w:val="NoSpacing"/>
    <w:uiPriority w:val="1"/>
    <w:rsid w:val="00712566"/>
    <w:rPr>
      <w:rFonts w:ascii="Times New Roman" w:eastAsia="Calibri" w:hAnsi="Times New Roman" w:cs="Times New Roman"/>
      <w:color w:val="000000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56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125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25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25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25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2566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712566"/>
    <w:rPr>
      <w:b/>
      <w:bCs/>
    </w:rPr>
  </w:style>
  <w:style w:type="table" w:customStyle="1" w:styleId="GridTable41">
    <w:name w:val="Grid Table 41"/>
    <w:basedOn w:val="TableNormal"/>
    <w:uiPriority w:val="49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11">
    <w:name w:val="Plain Table 11"/>
    <w:basedOn w:val="TableNormal"/>
    <w:uiPriority w:val="41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21">
    <w:name w:val="Grid Table 21"/>
    <w:basedOn w:val="TableNormal"/>
    <w:uiPriority w:val="47"/>
    <w:rsid w:val="0071256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yiv4380530163ydp8724e59ayiv4844600697gmail-msocommentreference">
    <w:name w:val="yiv4380530163ydp8724e59ayiv4844600697gmail-msocommentreference"/>
    <w:basedOn w:val="DefaultParagraphFont"/>
    <w:rsid w:val="00712566"/>
  </w:style>
  <w:style w:type="paragraph" w:styleId="NormalWeb">
    <w:name w:val="Normal (Web)"/>
    <w:basedOn w:val="Normal"/>
    <w:uiPriority w:val="99"/>
    <w:unhideWhenUsed/>
    <w:rsid w:val="007125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basedOn w:val="DefaultParagraphFont"/>
    <w:rsid w:val="00712566"/>
  </w:style>
  <w:style w:type="paragraph" w:customStyle="1" w:styleId="Default">
    <w:name w:val="Default"/>
    <w:rsid w:val="0071256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Artikel%20Publikasi\2020\Vannamei%20High%20Density%20System\Data%20pendukung\Data%20panen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trendline>
            <c:spPr>
              <a:ln cmpd="dbl">
                <a:prstDash val="sysDash"/>
              </a:ln>
            </c:spPr>
            <c:trendlineType val="log"/>
            <c:dispRSqr val="1"/>
            <c:dispEq val="1"/>
            <c:trendlineLbl>
              <c:layout>
                <c:manualLayout>
                  <c:x val="-0.3362222222222222"/>
                  <c:y val="7.3095654709827942E-2"/>
                </c:manualLayout>
              </c:layout>
              <c:numFmt formatCode="General" sourceLinked="0"/>
            </c:trendlineLbl>
          </c:trendline>
          <c:xVal>
            <c:numRef>
              <c:f>FW!$B$3:$B$34</c:f>
              <c:numCache>
                <c:formatCode>General</c:formatCode>
                <c:ptCount val="32"/>
                <c:pt idx="0">
                  <c:v>600</c:v>
                </c:pt>
                <c:pt idx="1">
                  <c:v>600</c:v>
                </c:pt>
                <c:pt idx="2">
                  <c:v>600</c:v>
                </c:pt>
                <c:pt idx="3">
                  <c:v>600</c:v>
                </c:pt>
                <c:pt idx="4">
                  <c:v>600</c:v>
                </c:pt>
                <c:pt idx="5">
                  <c:v>600</c:v>
                </c:pt>
                <c:pt idx="6">
                  <c:v>600</c:v>
                </c:pt>
                <c:pt idx="7">
                  <c:v>600</c:v>
                </c:pt>
                <c:pt idx="8">
                  <c:v>500</c:v>
                </c:pt>
                <c:pt idx="9">
                  <c:v>500</c:v>
                </c:pt>
                <c:pt idx="10">
                  <c:v>500</c:v>
                </c:pt>
                <c:pt idx="11">
                  <c:v>500</c:v>
                </c:pt>
                <c:pt idx="12">
                  <c:v>500</c:v>
                </c:pt>
                <c:pt idx="13">
                  <c:v>500</c:v>
                </c:pt>
                <c:pt idx="14">
                  <c:v>500</c:v>
                </c:pt>
                <c:pt idx="15">
                  <c:v>500</c:v>
                </c:pt>
                <c:pt idx="16">
                  <c:v>400</c:v>
                </c:pt>
                <c:pt idx="17">
                  <c:v>400</c:v>
                </c:pt>
                <c:pt idx="18">
                  <c:v>400</c:v>
                </c:pt>
                <c:pt idx="19">
                  <c:v>400</c:v>
                </c:pt>
                <c:pt idx="20">
                  <c:v>400</c:v>
                </c:pt>
                <c:pt idx="21">
                  <c:v>400</c:v>
                </c:pt>
                <c:pt idx="22">
                  <c:v>400</c:v>
                </c:pt>
                <c:pt idx="23">
                  <c:v>400</c:v>
                </c:pt>
                <c:pt idx="24">
                  <c:v>300</c:v>
                </c:pt>
                <c:pt idx="25">
                  <c:v>300</c:v>
                </c:pt>
                <c:pt idx="26">
                  <c:v>300</c:v>
                </c:pt>
                <c:pt idx="27">
                  <c:v>300</c:v>
                </c:pt>
                <c:pt idx="28">
                  <c:v>300</c:v>
                </c:pt>
                <c:pt idx="29">
                  <c:v>300</c:v>
                </c:pt>
                <c:pt idx="30">
                  <c:v>300</c:v>
                </c:pt>
                <c:pt idx="31">
                  <c:v>300</c:v>
                </c:pt>
              </c:numCache>
            </c:numRef>
          </c:xVal>
          <c:yVal>
            <c:numRef>
              <c:f>FW!$C$3:$C$34</c:f>
              <c:numCache>
                <c:formatCode>0.00</c:formatCode>
                <c:ptCount val="32"/>
                <c:pt idx="0">
                  <c:v>10.5</c:v>
                </c:pt>
                <c:pt idx="1">
                  <c:v>10.5</c:v>
                </c:pt>
                <c:pt idx="2">
                  <c:v>9</c:v>
                </c:pt>
                <c:pt idx="3">
                  <c:v>9.5</c:v>
                </c:pt>
                <c:pt idx="4">
                  <c:v>9</c:v>
                </c:pt>
                <c:pt idx="5">
                  <c:v>9.5</c:v>
                </c:pt>
                <c:pt idx="6">
                  <c:v>9.5</c:v>
                </c:pt>
                <c:pt idx="7">
                  <c:v>8</c:v>
                </c:pt>
                <c:pt idx="8">
                  <c:v>10.5</c:v>
                </c:pt>
                <c:pt idx="9">
                  <c:v>11</c:v>
                </c:pt>
                <c:pt idx="10">
                  <c:v>10.5</c:v>
                </c:pt>
                <c:pt idx="11">
                  <c:v>10.5</c:v>
                </c:pt>
                <c:pt idx="12">
                  <c:v>10</c:v>
                </c:pt>
                <c:pt idx="13">
                  <c:v>10</c:v>
                </c:pt>
                <c:pt idx="14">
                  <c:v>10</c:v>
                </c:pt>
                <c:pt idx="15">
                  <c:v>10</c:v>
                </c:pt>
                <c:pt idx="16">
                  <c:v>12</c:v>
                </c:pt>
                <c:pt idx="17">
                  <c:v>11</c:v>
                </c:pt>
                <c:pt idx="18">
                  <c:v>12</c:v>
                </c:pt>
                <c:pt idx="19">
                  <c:v>12</c:v>
                </c:pt>
                <c:pt idx="20">
                  <c:v>11.5</c:v>
                </c:pt>
                <c:pt idx="21">
                  <c:v>12</c:v>
                </c:pt>
                <c:pt idx="22">
                  <c:v>11</c:v>
                </c:pt>
                <c:pt idx="23">
                  <c:v>11</c:v>
                </c:pt>
                <c:pt idx="24">
                  <c:v>13</c:v>
                </c:pt>
                <c:pt idx="25">
                  <c:v>13</c:v>
                </c:pt>
                <c:pt idx="26">
                  <c:v>13</c:v>
                </c:pt>
                <c:pt idx="27">
                  <c:v>13</c:v>
                </c:pt>
                <c:pt idx="28">
                  <c:v>13</c:v>
                </c:pt>
                <c:pt idx="29">
                  <c:v>13</c:v>
                </c:pt>
                <c:pt idx="30">
                  <c:v>13</c:v>
                </c:pt>
                <c:pt idx="31">
                  <c:v>13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2CC4-4E37-AA56-6DF98307D2E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97481088"/>
        <c:axId val="397483008"/>
      </c:scatterChart>
      <c:valAx>
        <c:axId val="397481088"/>
        <c:scaling>
          <c:orientation val="minMax"/>
          <c:max val="600"/>
          <c:min val="30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 b="1">
                    <a:latin typeface="Franklin Gothic Medium" pitchFamily="34" charset="0"/>
                  </a:rPr>
                  <a:t>Kepadatan udang per</a:t>
                </a:r>
                <a:r>
                  <a:rPr lang="en-US" sz="1100" b="1" baseline="0">
                    <a:latin typeface="Franklin Gothic Medium" pitchFamily="34" charset="0"/>
                  </a:rPr>
                  <a:t> m</a:t>
                </a:r>
                <a:r>
                  <a:rPr lang="en-US" sz="1100" b="1" baseline="30000">
                    <a:latin typeface="Franklin Gothic Medium" pitchFamily="34" charset="0"/>
                  </a:rPr>
                  <a:t>2</a:t>
                </a:r>
              </a:p>
            </c:rich>
          </c:tx>
          <c:layout>
            <c:manualLayout>
              <c:xMode val="edge"/>
              <c:yMode val="edge"/>
              <c:x val="0.36281364829396323"/>
              <c:y val="0.8868981481481481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397483008"/>
        <c:crosses val="autoZero"/>
        <c:crossBetween val="midCat"/>
        <c:majorUnit val="100"/>
      </c:valAx>
      <c:valAx>
        <c:axId val="397483008"/>
        <c:scaling>
          <c:orientation val="minMax"/>
          <c:min val="7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1100" b="1">
                    <a:latin typeface="Franklin Gothic Medium" pitchFamily="34" charset="0"/>
                  </a:rPr>
                  <a:t>Berat akhir</a:t>
                </a:r>
                <a:r>
                  <a:rPr lang="en-US" sz="1100" b="1" baseline="0">
                    <a:latin typeface="Franklin Gothic Medium" pitchFamily="34" charset="0"/>
                  </a:rPr>
                  <a:t> (gram)</a:t>
                </a:r>
                <a:endParaRPr lang="en-US" sz="1100" b="1">
                  <a:latin typeface="Franklin Gothic Medium" pitchFamily="34" charset="0"/>
                </a:endParaRPr>
              </a:p>
            </c:rich>
          </c:tx>
          <c:layout>
            <c:manualLayout>
              <c:xMode val="edge"/>
              <c:yMode val="edge"/>
              <c:x val="5.5555555555555558E-3"/>
              <c:y val="0.20891404199475067"/>
            </c:manualLayout>
          </c:layout>
          <c:overlay val="0"/>
        </c:title>
        <c:numFmt formatCode="0.00" sourceLinked="1"/>
        <c:majorTickMark val="out"/>
        <c:minorTickMark val="none"/>
        <c:tickLblPos val="nextTo"/>
        <c:crossAx val="397481088"/>
        <c:crosses val="autoZero"/>
        <c:crossBetween val="midCat"/>
      </c:valAx>
    </c:plotArea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7782</Words>
  <Characters>44358</Characters>
  <Application>Microsoft Office Word</Application>
  <DocSecurity>0</DocSecurity>
  <Lines>369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520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1-08-31T04:39:00Z</dcterms:created>
  <dcterms:modified xsi:type="dcterms:W3CDTF">2021-08-31T04:40:00Z</dcterms:modified>
</cp:coreProperties>
</file>